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8C63823" w14:textId="77777777" w:rsidR="0040473D" w:rsidRPr="002C1DB4" w:rsidRDefault="0042159D" w:rsidP="00606AFC">
      <w:pPr>
        <w:spacing w:before="0" w:after="0" w:line="480" w:lineRule="auto"/>
        <w:jc w:val="center"/>
        <w:rPr>
          <w:b/>
          <w:sz w:val="28"/>
          <w:szCs w:val="28"/>
        </w:rPr>
      </w:pPr>
      <w:bookmarkStart w:id="0" w:name="_Toc505219814"/>
      <w:r w:rsidRPr="002C1DB4">
        <w:rPr>
          <w:b/>
          <w:sz w:val="28"/>
          <w:szCs w:val="28"/>
        </w:rPr>
        <w:t xml:space="preserve">&lt;CONTOH JUDUL: </w:t>
      </w:r>
      <w:r w:rsidR="00F60F8D" w:rsidRPr="002C1DB4">
        <w:rPr>
          <w:b/>
          <w:sz w:val="28"/>
          <w:szCs w:val="28"/>
        </w:rPr>
        <w:t>PENGEMBANGAN SISTEM INFORMASI DI PUSKESMAS DAERAH PEDESAAN</w:t>
      </w:r>
      <w:r w:rsidRPr="002C1DB4">
        <w:rPr>
          <w:b/>
          <w:sz w:val="28"/>
          <w:szCs w:val="28"/>
        </w:rPr>
        <w:t>&gt;</w:t>
      </w:r>
    </w:p>
    <w:p w14:paraId="1764872F" w14:textId="77777777" w:rsidR="0084027D" w:rsidRPr="002C1DB4" w:rsidRDefault="0084027D" w:rsidP="00606AFC">
      <w:pPr>
        <w:spacing w:before="0" w:after="0"/>
      </w:pPr>
    </w:p>
    <w:p w14:paraId="06A2E235" w14:textId="77777777" w:rsidR="00606AFC" w:rsidRPr="002C1DB4" w:rsidRDefault="00606AFC" w:rsidP="00606AFC">
      <w:pPr>
        <w:spacing w:before="0" w:after="0"/>
      </w:pPr>
    </w:p>
    <w:p w14:paraId="31CCAD59" w14:textId="77777777" w:rsidR="0084027D" w:rsidRPr="002C1DB4" w:rsidRDefault="0084027D" w:rsidP="00606AFC">
      <w:pPr>
        <w:spacing w:before="0" w:after="0"/>
      </w:pPr>
    </w:p>
    <w:p w14:paraId="1422FB9D" w14:textId="77777777" w:rsidR="0040473D" w:rsidRPr="002C1DB4" w:rsidRDefault="0084027D" w:rsidP="00606AFC">
      <w:pPr>
        <w:spacing w:before="0" w:after="0"/>
        <w:jc w:val="center"/>
        <w:rPr>
          <w:b/>
          <w:sz w:val="28"/>
          <w:szCs w:val="28"/>
        </w:rPr>
      </w:pPr>
      <w:r w:rsidRPr="002C1DB4">
        <w:rPr>
          <w:b/>
          <w:sz w:val="28"/>
          <w:szCs w:val="28"/>
        </w:rPr>
        <w:t>Laporan Tugas Akhir I</w:t>
      </w:r>
    </w:p>
    <w:p w14:paraId="1D1B6611" w14:textId="77777777" w:rsidR="0084027D" w:rsidRPr="002C1DB4" w:rsidRDefault="0084027D" w:rsidP="00606AFC">
      <w:pPr>
        <w:spacing w:before="0" w:after="0"/>
      </w:pPr>
    </w:p>
    <w:p w14:paraId="3F275E36" w14:textId="77777777" w:rsidR="00D8184E" w:rsidRPr="002C1DB4" w:rsidRDefault="00D8184E" w:rsidP="00606AFC">
      <w:pPr>
        <w:spacing w:before="0" w:after="0"/>
      </w:pPr>
    </w:p>
    <w:p w14:paraId="645614C2" w14:textId="77777777" w:rsidR="0084027D" w:rsidRPr="002C1DB4" w:rsidRDefault="0084027D" w:rsidP="00606AFC">
      <w:pPr>
        <w:spacing w:before="0" w:after="0"/>
        <w:jc w:val="center"/>
        <w:rPr>
          <w:b/>
          <w:lang w:eastAsia="en-US"/>
        </w:rPr>
      </w:pPr>
      <w:r w:rsidRPr="002C1DB4">
        <w:rPr>
          <w:b/>
          <w:lang w:eastAsia="en-US"/>
        </w:rPr>
        <w:t>Disusun sebagai syarat kelulusan mata kuliah</w:t>
      </w:r>
    </w:p>
    <w:p w14:paraId="556739D5" w14:textId="77777777" w:rsidR="0084027D" w:rsidRPr="002C1DB4" w:rsidRDefault="0084027D" w:rsidP="00606AFC">
      <w:pPr>
        <w:spacing w:before="0" w:after="0"/>
        <w:jc w:val="center"/>
        <w:rPr>
          <w:b/>
          <w:lang w:eastAsia="en-US"/>
        </w:rPr>
      </w:pPr>
      <w:r w:rsidRPr="002C1DB4">
        <w:rPr>
          <w:b/>
          <w:lang w:eastAsia="en-US"/>
        </w:rPr>
        <w:t>IF409</w:t>
      </w:r>
      <w:r w:rsidR="00681E8D" w:rsidRPr="002C1DB4">
        <w:rPr>
          <w:b/>
          <w:lang w:eastAsia="en-US"/>
        </w:rPr>
        <w:t>1/Tugas Akhir I</w:t>
      </w:r>
      <w:r w:rsidR="009F4BD1" w:rsidRPr="002C1DB4">
        <w:rPr>
          <w:b/>
          <w:lang w:eastAsia="en-US"/>
        </w:rPr>
        <w:t xml:space="preserve"> dan Seminar</w:t>
      </w:r>
    </w:p>
    <w:p w14:paraId="742274AC" w14:textId="77777777" w:rsidR="0084027D" w:rsidRPr="002C1DB4" w:rsidRDefault="0084027D" w:rsidP="00606AFC">
      <w:pPr>
        <w:spacing w:before="0" w:after="0"/>
      </w:pPr>
    </w:p>
    <w:p w14:paraId="68E2D195" w14:textId="77777777" w:rsidR="0084027D" w:rsidRPr="002C1DB4" w:rsidRDefault="0084027D" w:rsidP="00606AFC">
      <w:pPr>
        <w:spacing w:before="0" w:after="0"/>
      </w:pPr>
    </w:p>
    <w:p w14:paraId="608F3EEF" w14:textId="77777777" w:rsidR="00D8184E" w:rsidRPr="002C1DB4" w:rsidRDefault="00D8184E" w:rsidP="00606AFC">
      <w:pPr>
        <w:spacing w:before="0" w:after="0"/>
      </w:pPr>
    </w:p>
    <w:p w14:paraId="726E2FB0" w14:textId="77777777" w:rsidR="00F60F8D" w:rsidRPr="002C1DB4" w:rsidRDefault="00F60F8D" w:rsidP="00606AFC">
      <w:pPr>
        <w:spacing w:before="0" w:after="0"/>
        <w:jc w:val="center"/>
        <w:rPr>
          <w:b/>
        </w:rPr>
      </w:pPr>
      <w:r w:rsidRPr="002C1DB4">
        <w:rPr>
          <w:b/>
        </w:rPr>
        <w:t>Oleh</w:t>
      </w:r>
    </w:p>
    <w:p w14:paraId="08285D1D" w14:textId="77777777" w:rsidR="00F60F8D" w:rsidRPr="002C1DB4" w:rsidRDefault="0042159D" w:rsidP="00606AFC">
      <w:pPr>
        <w:spacing w:before="0" w:after="0"/>
        <w:jc w:val="center"/>
        <w:rPr>
          <w:b/>
          <w:sz w:val="28"/>
          <w:szCs w:val="28"/>
        </w:rPr>
      </w:pPr>
      <w:r w:rsidRPr="002C1DB4">
        <w:rPr>
          <w:b/>
          <w:sz w:val="28"/>
          <w:szCs w:val="28"/>
        </w:rPr>
        <w:t>&lt;NAMA MAHASISWA&gt;</w:t>
      </w:r>
    </w:p>
    <w:p w14:paraId="0F88E3DA" w14:textId="77777777" w:rsidR="0027169D" w:rsidRPr="002C1DB4" w:rsidRDefault="0027169D" w:rsidP="00606AFC">
      <w:pPr>
        <w:spacing w:before="0" w:after="0"/>
        <w:jc w:val="center"/>
        <w:rPr>
          <w:b/>
          <w:sz w:val="28"/>
          <w:szCs w:val="28"/>
        </w:rPr>
      </w:pPr>
      <w:r w:rsidRPr="002C1DB4">
        <w:rPr>
          <w:b/>
          <w:sz w:val="28"/>
          <w:szCs w:val="28"/>
        </w:rPr>
        <w:t>NIM</w:t>
      </w:r>
      <w:r w:rsidR="0084027D" w:rsidRPr="002C1DB4">
        <w:rPr>
          <w:b/>
          <w:sz w:val="28"/>
          <w:szCs w:val="28"/>
        </w:rPr>
        <w:t xml:space="preserve"> </w:t>
      </w:r>
      <w:r w:rsidRPr="002C1DB4">
        <w:rPr>
          <w:b/>
          <w:sz w:val="28"/>
          <w:szCs w:val="28"/>
        </w:rPr>
        <w:t xml:space="preserve">: </w:t>
      </w:r>
      <w:r w:rsidR="0042159D" w:rsidRPr="002C1DB4">
        <w:rPr>
          <w:b/>
          <w:sz w:val="28"/>
          <w:szCs w:val="28"/>
        </w:rPr>
        <w:t>&lt;NIM MAHASISWA&gt;</w:t>
      </w:r>
    </w:p>
    <w:p w14:paraId="1199CC29" w14:textId="77777777" w:rsidR="0040473D" w:rsidRPr="002C1DB4" w:rsidRDefault="0040473D" w:rsidP="00606AFC">
      <w:pPr>
        <w:spacing w:before="0" w:after="0"/>
      </w:pPr>
    </w:p>
    <w:p w14:paraId="5439E994" w14:textId="77777777" w:rsidR="00D8184E" w:rsidRPr="002C1DB4" w:rsidRDefault="00D8184E" w:rsidP="00606AFC">
      <w:pPr>
        <w:spacing w:before="0" w:after="0"/>
      </w:pPr>
    </w:p>
    <w:p w14:paraId="4CC2C4CE" w14:textId="77777777" w:rsidR="0040473D" w:rsidRPr="002C1DB4" w:rsidRDefault="0040473D" w:rsidP="00606AFC">
      <w:pPr>
        <w:spacing w:before="0" w:after="0"/>
      </w:pPr>
    </w:p>
    <w:p w14:paraId="6704FE35" w14:textId="77777777" w:rsidR="0040473D" w:rsidRPr="002C1DB4" w:rsidRDefault="00224105" w:rsidP="00606AFC">
      <w:pPr>
        <w:spacing w:before="0" w:after="0"/>
        <w:jc w:val="center"/>
      </w:pPr>
      <w:r w:rsidRPr="002C1DB4">
        <w:rPr>
          <w:noProof/>
        </w:rPr>
        <w:drawing>
          <wp:inline distT="0" distB="0" distL="0" distR="0" wp14:anchorId="184F9A45" wp14:editId="40DE0370">
            <wp:extent cx="948000" cy="1260000"/>
            <wp:effectExtent l="19050" t="0" r="450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srcRect/>
                    <a:stretch>
                      <a:fillRect/>
                    </a:stretch>
                  </pic:blipFill>
                  <pic:spPr bwMode="auto">
                    <a:xfrm>
                      <a:off x="0" y="0"/>
                      <a:ext cx="948000" cy="1260000"/>
                    </a:xfrm>
                    <a:prstGeom prst="rect">
                      <a:avLst/>
                    </a:prstGeom>
                    <a:noFill/>
                    <a:ln w="9525">
                      <a:noFill/>
                      <a:miter lim="800000"/>
                      <a:headEnd/>
                      <a:tailEnd/>
                    </a:ln>
                  </pic:spPr>
                </pic:pic>
              </a:graphicData>
            </a:graphic>
          </wp:inline>
        </w:drawing>
      </w:r>
    </w:p>
    <w:p w14:paraId="45991C42" w14:textId="77777777" w:rsidR="00D8184E" w:rsidRPr="002C1DB4" w:rsidRDefault="00D8184E" w:rsidP="00606AFC">
      <w:pPr>
        <w:spacing w:before="0" w:after="0"/>
      </w:pPr>
    </w:p>
    <w:p w14:paraId="1DDDE420" w14:textId="77777777" w:rsidR="00D8184E" w:rsidRPr="002C1DB4" w:rsidRDefault="00D8184E" w:rsidP="00606AFC">
      <w:pPr>
        <w:spacing w:before="0" w:after="0"/>
      </w:pPr>
    </w:p>
    <w:p w14:paraId="6485526D" w14:textId="77777777" w:rsidR="00D8184E" w:rsidRPr="002C1DB4" w:rsidRDefault="00D8184E" w:rsidP="00606AFC">
      <w:pPr>
        <w:spacing w:before="0" w:after="0"/>
      </w:pPr>
    </w:p>
    <w:p w14:paraId="69B7FF47" w14:textId="77777777" w:rsidR="0040473D" w:rsidRPr="002C1DB4" w:rsidRDefault="0040473D" w:rsidP="00606AFC">
      <w:pPr>
        <w:spacing w:before="0" w:after="0"/>
        <w:jc w:val="center"/>
        <w:rPr>
          <w:b/>
          <w:sz w:val="28"/>
          <w:szCs w:val="28"/>
        </w:rPr>
      </w:pPr>
      <w:r w:rsidRPr="002C1DB4">
        <w:rPr>
          <w:b/>
          <w:sz w:val="28"/>
          <w:szCs w:val="28"/>
        </w:rPr>
        <w:t>PROGRAM STUDI</w:t>
      </w:r>
      <w:r w:rsidR="00D138EF" w:rsidRPr="002C1DB4">
        <w:rPr>
          <w:b/>
          <w:sz w:val="28"/>
          <w:szCs w:val="28"/>
        </w:rPr>
        <w:t xml:space="preserve"> TEKNIK</w:t>
      </w:r>
      <w:r w:rsidRPr="002C1DB4">
        <w:rPr>
          <w:b/>
          <w:sz w:val="28"/>
          <w:szCs w:val="28"/>
        </w:rPr>
        <w:t xml:space="preserve"> INFORMATIKA</w:t>
      </w:r>
    </w:p>
    <w:p w14:paraId="52C94545" w14:textId="77777777" w:rsidR="0040473D" w:rsidRPr="002C1DB4" w:rsidRDefault="00D138EF" w:rsidP="00606AFC">
      <w:pPr>
        <w:spacing w:before="0" w:after="0"/>
        <w:jc w:val="center"/>
        <w:rPr>
          <w:b/>
          <w:sz w:val="28"/>
          <w:szCs w:val="28"/>
        </w:rPr>
      </w:pPr>
      <w:r w:rsidRPr="002C1DB4">
        <w:rPr>
          <w:b/>
          <w:sz w:val="28"/>
          <w:szCs w:val="28"/>
        </w:rPr>
        <w:t>SEKOLAH TEKNIK ELEKTRO &amp; INFORMATIKA</w:t>
      </w:r>
    </w:p>
    <w:p w14:paraId="0E735949" w14:textId="77777777" w:rsidR="0040473D" w:rsidRPr="002C1DB4" w:rsidRDefault="0040473D" w:rsidP="00606AFC">
      <w:pPr>
        <w:spacing w:before="0" w:after="0"/>
        <w:jc w:val="center"/>
        <w:rPr>
          <w:b/>
          <w:sz w:val="28"/>
          <w:szCs w:val="28"/>
        </w:rPr>
      </w:pPr>
      <w:r w:rsidRPr="002C1DB4">
        <w:rPr>
          <w:b/>
          <w:sz w:val="28"/>
          <w:szCs w:val="28"/>
        </w:rPr>
        <w:t>INSTITUT TEKNOLOGI BANDUNG</w:t>
      </w:r>
    </w:p>
    <w:p w14:paraId="7A350A9A" w14:textId="77777777" w:rsidR="0040473D" w:rsidRPr="002C1DB4" w:rsidRDefault="0042159D" w:rsidP="00606AFC">
      <w:pPr>
        <w:spacing w:before="0" w:after="0"/>
        <w:jc w:val="center"/>
        <w:sectPr w:rsidR="0040473D" w:rsidRPr="002C1DB4" w:rsidSect="006D6EC3">
          <w:footerReference w:type="even" r:id="rId9"/>
          <w:pgSz w:w="11907" w:h="16839" w:code="9"/>
          <w:pgMar w:top="1440" w:right="1800" w:bottom="1440" w:left="1800" w:header="720" w:footer="720" w:gutter="0"/>
          <w:pgNumType w:fmt="lowerRoman"/>
          <w:cols w:space="720"/>
          <w:docGrid w:linePitch="272"/>
        </w:sectPr>
      </w:pPr>
      <w:r w:rsidRPr="002C1DB4">
        <w:rPr>
          <w:b/>
          <w:sz w:val="28"/>
          <w:szCs w:val="28"/>
        </w:rPr>
        <w:t>&lt;Bulan&gt;</w:t>
      </w:r>
      <w:r w:rsidR="005B1375" w:rsidRPr="002C1DB4">
        <w:rPr>
          <w:b/>
          <w:sz w:val="28"/>
          <w:szCs w:val="28"/>
        </w:rPr>
        <w:t xml:space="preserve"> </w:t>
      </w:r>
      <w:r w:rsidRPr="002C1DB4">
        <w:rPr>
          <w:b/>
          <w:sz w:val="28"/>
          <w:szCs w:val="28"/>
        </w:rPr>
        <w:t>&lt;Tahun&gt;</w:t>
      </w:r>
    </w:p>
    <w:p w14:paraId="5FE4A1EA" w14:textId="77777777" w:rsidR="009F4BD1" w:rsidRPr="002C1DB4" w:rsidRDefault="0042159D" w:rsidP="002C3D48">
      <w:pPr>
        <w:spacing w:before="0" w:after="0" w:line="480" w:lineRule="auto"/>
        <w:jc w:val="center"/>
        <w:rPr>
          <w:b/>
          <w:sz w:val="28"/>
          <w:szCs w:val="28"/>
        </w:rPr>
      </w:pPr>
      <w:r w:rsidRPr="002C1DB4">
        <w:rPr>
          <w:b/>
          <w:sz w:val="28"/>
          <w:szCs w:val="28"/>
        </w:rPr>
        <w:lastRenderedPageBreak/>
        <w:t xml:space="preserve">&lt;CONTOH JUDUL: </w:t>
      </w:r>
      <w:r w:rsidR="009F4BD1" w:rsidRPr="002C1DB4">
        <w:rPr>
          <w:b/>
          <w:sz w:val="28"/>
          <w:szCs w:val="28"/>
        </w:rPr>
        <w:t>PENGEMBANGAN SISTEM INFORMASI DI PUSKESMAS DAERAH PEDESAAN</w:t>
      </w:r>
      <w:r w:rsidRPr="002C1DB4">
        <w:rPr>
          <w:b/>
          <w:sz w:val="28"/>
          <w:szCs w:val="28"/>
        </w:rPr>
        <w:t>&gt;</w:t>
      </w:r>
    </w:p>
    <w:p w14:paraId="61248478" w14:textId="77777777" w:rsidR="009F4BD1" w:rsidRPr="002C1DB4" w:rsidRDefault="009F4BD1" w:rsidP="009F4BD1">
      <w:pPr>
        <w:spacing w:before="0" w:after="0"/>
      </w:pPr>
    </w:p>
    <w:p w14:paraId="50FAD01A" w14:textId="77777777" w:rsidR="009F4BD1" w:rsidRPr="002C1DB4" w:rsidRDefault="009F4BD1" w:rsidP="009F4BD1">
      <w:pPr>
        <w:spacing w:before="0" w:after="0"/>
      </w:pPr>
    </w:p>
    <w:p w14:paraId="410E4D7C" w14:textId="77777777" w:rsidR="009F4BD1" w:rsidRPr="002C1DB4" w:rsidRDefault="009F4BD1" w:rsidP="009F4BD1">
      <w:pPr>
        <w:spacing w:before="0" w:after="0"/>
        <w:jc w:val="center"/>
        <w:rPr>
          <w:b/>
          <w:sz w:val="28"/>
          <w:szCs w:val="28"/>
        </w:rPr>
      </w:pPr>
      <w:r w:rsidRPr="002C1DB4">
        <w:rPr>
          <w:b/>
          <w:sz w:val="28"/>
          <w:szCs w:val="28"/>
        </w:rPr>
        <w:t>Laporan Tugas Akhir I</w:t>
      </w:r>
    </w:p>
    <w:p w14:paraId="5CBF784B" w14:textId="77777777" w:rsidR="009F4BD1" w:rsidRPr="002C1DB4" w:rsidRDefault="009F4BD1" w:rsidP="009F4BD1">
      <w:pPr>
        <w:spacing w:before="0" w:after="0"/>
      </w:pPr>
    </w:p>
    <w:p w14:paraId="3876C4D1" w14:textId="77777777" w:rsidR="009F4BD1" w:rsidRPr="002C1DB4" w:rsidRDefault="009F4BD1" w:rsidP="009F4BD1">
      <w:pPr>
        <w:spacing w:before="0" w:after="0"/>
      </w:pPr>
    </w:p>
    <w:p w14:paraId="3F694B29" w14:textId="77777777" w:rsidR="009F4BD1" w:rsidRPr="002C1DB4" w:rsidRDefault="009F4BD1" w:rsidP="009F4BD1">
      <w:pPr>
        <w:spacing w:before="0" w:after="0"/>
        <w:jc w:val="center"/>
        <w:rPr>
          <w:b/>
        </w:rPr>
      </w:pPr>
      <w:r w:rsidRPr="002C1DB4">
        <w:rPr>
          <w:b/>
        </w:rPr>
        <w:t>Oleh</w:t>
      </w:r>
    </w:p>
    <w:p w14:paraId="45753771" w14:textId="77777777" w:rsidR="009F4BD1" w:rsidRPr="002C1DB4" w:rsidRDefault="0042159D" w:rsidP="009F4BD1">
      <w:pPr>
        <w:spacing w:before="0" w:after="0"/>
        <w:jc w:val="center"/>
        <w:rPr>
          <w:b/>
          <w:sz w:val="28"/>
          <w:szCs w:val="28"/>
        </w:rPr>
      </w:pPr>
      <w:r w:rsidRPr="002C1DB4">
        <w:rPr>
          <w:b/>
          <w:sz w:val="28"/>
          <w:szCs w:val="28"/>
        </w:rPr>
        <w:t>&lt;NAMA MAHASISWA&gt;</w:t>
      </w:r>
    </w:p>
    <w:p w14:paraId="3CDCB1D5" w14:textId="77777777" w:rsidR="009F4BD1" w:rsidRPr="002C1DB4" w:rsidRDefault="009F4BD1" w:rsidP="009F4BD1">
      <w:pPr>
        <w:spacing w:before="0" w:after="0"/>
        <w:jc w:val="center"/>
        <w:rPr>
          <w:b/>
          <w:sz w:val="28"/>
          <w:szCs w:val="28"/>
        </w:rPr>
      </w:pPr>
      <w:r w:rsidRPr="002C1DB4">
        <w:rPr>
          <w:b/>
          <w:sz w:val="28"/>
          <w:szCs w:val="28"/>
        </w:rPr>
        <w:t xml:space="preserve">NIM : </w:t>
      </w:r>
      <w:r w:rsidR="0042159D" w:rsidRPr="002C1DB4">
        <w:rPr>
          <w:b/>
          <w:sz w:val="28"/>
          <w:szCs w:val="28"/>
        </w:rPr>
        <w:t>&lt;NIM MAHASISWA&gt;</w:t>
      </w:r>
    </w:p>
    <w:p w14:paraId="799F12AA" w14:textId="77777777" w:rsidR="009F4BD1" w:rsidRPr="002C1DB4" w:rsidRDefault="009F4BD1" w:rsidP="009F4BD1">
      <w:pPr>
        <w:spacing w:before="0" w:after="0"/>
        <w:jc w:val="center"/>
        <w:rPr>
          <w:b/>
          <w:sz w:val="28"/>
          <w:szCs w:val="28"/>
        </w:rPr>
      </w:pPr>
      <w:r w:rsidRPr="002C1DB4">
        <w:rPr>
          <w:b/>
          <w:sz w:val="28"/>
          <w:szCs w:val="28"/>
        </w:rPr>
        <w:t>Program Studi Teknik Informatika</w:t>
      </w:r>
    </w:p>
    <w:p w14:paraId="669BFF3D" w14:textId="77777777" w:rsidR="009F4BD1" w:rsidRPr="002C1DB4" w:rsidRDefault="009F4BD1" w:rsidP="009F4BD1">
      <w:pPr>
        <w:spacing w:before="0" w:after="0"/>
        <w:jc w:val="center"/>
      </w:pPr>
      <w:r w:rsidRPr="002C1DB4">
        <w:t>Sekolah Teknik Elektro dan Informatika</w:t>
      </w:r>
    </w:p>
    <w:p w14:paraId="099BAE31" w14:textId="77777777" w:rsidR="009F4BD1" w:rsidRPr="002C1DB4" w:rsidRDefault="009F4BD1" w:rsidP="009F4BD1">
      <w:pPr>
        <w:spacing w:before="0" w:after="0"/>
        <w:jc w:val="center"/>
      </w:pPr>
      <w:r w:rsidRPr="002C1DB4">
        <w:t>Institut Teknologi Bandung</w:t>
      </w:r>
    </w:p>
    <w:p w14:paraId="347637E9" w14:textId="77777777" w:rsidR="009F4BD1" w:rsidRPr="002C1DB4" w:rsidRDefault="009F4BD1" w:rsidP="009F4BD1">
      <w:pPr>
        <w:spacing w:before="0" w:after="0"/>
      </w:pPr>
    </w:p>
    <w:p w14:paraId="364BC2A2" w14:textId="77777777" w:rsidR="009F4BD1" w:rsidRPr="002C1DB4" w:rsidRDefault="009F4BD1" w:rsidP="009F4BD1">
      <w:pPr>
        <w:spacing w:before="0" w:after="0"/>
      </w:pPr>
    </w:p>
    <w:p w14:paraId="1376844A" w14:textId="77777777" w:rsidR="009F4BD1" w:rsidRPr="002C1DB4" w:rsidRDefault="009F4BD1" w:rsidP="009F4BD1">
      <w:pPr>
        <w:spacing w:before="0" w:after="0"/>
      </w:pPr>
    </w:p>
    <w:p w14:paraId="44BDD0A4" w14:textId="77777777" w:rsidR="009F4BD1" w:rsidRPr="002C1DB4" w:rsidRDefault="009F4BD1" w:rsidP="009F4BD1">
      <w:pPr>
        <w:spacing w:before="0" w:after="0"/>
      </w:pPr>
    </w:p>
    <w:p w14:paraId="40FA018A" w14:textId="77777777" w:rsidR="009F4BD1" w:rsidRPr="002C1DB4" w:rsidRDefault="009F4BD1" w:rsidP="009F4BD1">
      <w:pPr>
        <w:spacing w:before="0" w:after="0"/>
      </w:pPr>
    </w:p>
    <w:p w14:paraId="5219DC6E" w14:textId="77777777" w:rsidR="009F4BD1" w:rsidRPr="002C1DB4" w:rsidRDefault="009F4BD1" w:rsidP="009F4BD1">
      <w:pPr>
        <w:spacing w:before="0" w:after="0"/>
      </w:pPr>
    </w:p>
    <w:p w14:paraId="452A44DF" w14:textId="77777777" w:rsidR="009F4BD1" w:rsidRPr="002C1DB4" w:rsidRDefault="009F4BD1" w:rsidP="009F4BD1">
      <w:pPr>
        <w:spacing w:before="0" w:after="0"/>
        <w:jc w:val="center"/>
      </w:pPr>
      <w:r w:rsidRPr="002C1DB4">
        <w:t>Bandung, &lt;tanggal&gt;</w:t>
      </w:r>
    </w:p>
    <w:p w14:paraId="01A101D9" w14:textId="77777777" w:rsidR="009F4BD1" w:rsidRPr="002C1DB4" w:rsidRDefault="009F4BD1" w:rsidP="009F4BD1">
      <w:pPr>
        <w:spacing w:before="0" w:after="0"/>
        <w:jc w:val="center"/>
      </w:pPr>
      <w:r w:rsidRPr="002C1DB4">
        <w:t>Mengetahui,</w:t>
      </w:r>
    </w:p>
    <w:p w14:paraId="18D0855A" w14:textId="77777777" w:rsidR="009F4BD1" w:rsidRPr="002C1DB4" w:rsidRDefault="009F4BD1" w:rsidP="009F4BD1">
      <w:pPr>
        <w:spacing w:before="0" w:after="0"/>
      </w:pPr>
    </w:p>
    <w:p w14:paraId="129884EC" w14:textId="77777777" w:rsidR="009F4BD1" w:rsidRPr="002C1DB4" w:rsidRDefault="009F4BD1" w:rsidP="009F4BD1">
      <w:pPr>
        <w:spacing w:before="0" w:after="0"/>
        <w:jc w:val="center"/>
      </w:pPr>
      <w:r w:rsidRPr="002C1DB4">
        <w:t>Pembimbing,</w:t>
      </w:r>
    </w:p>
    <w:p w14:paraId="00300BB2" w14:textId="77777777" w:rsidR="009F4BD1" w:rsidRPr="002C1DB4" w:rsidRDefault="009F4BD1" w:rsidP="009F4BD1">
      <w:pPr>
        <w:spacing w:before="0" w:after="0"/>
        <w:jc w:val="center"/>
      </w:pPr>
    </w:p>
    <w:p w14:paraId="4E3D5F1A" w14:textId="77777777" w:rsidR="009F4BD1" w:rsidRPr="002C1DB4" w:rsidRDefault="009F4BD1" w:rsidP="009F4BD1">
      <w:pPr>
        <w:pStyle w:val="Footer"/>
        <w:spacing w:before="0" w:after="0"/>
        <w:jc w:val="center"/>
        <w:rPr>
          <w:lang w:val="id-ID"/>
        </w:rPr>
      </w:pPr>
    </w:p>
    <w:p w14:paraId="237649D1" w14:textId="77777777" w:rsidR="009F4BD1" w:rsidRPr="002C1DB4" w:rsidRDefault="009F4BD1" w:rsidP="009F4BD1">
      <w:pPr>
        <w:spacing w:before="0" w:after="0"/>
        <w:jc w:val="center"/>
      </w:pPr>
    </w:p>
    <w:p w14:paraId="0BFAAD8C" w14:textId="77777777" w:rsidR="009F4BD1" w:rsidRPr="002C1DB4" w:rsidRDefault="009F4BD1" w:rsidP="009F4BD1">
      <w:pPr>
        <w:pStyle w:val="Footer"/>
        <w:spacing w:before="0" w:after="0"/>
        <w:jc w:val="center"/>
        <w:rPr>
          <w:lang w:val="id-ID"/>
        </w:rPr>
      </w:pPr>
    </w:p>
    <w:p w14:paraId="2AE08670" w14:textId="77777777" w:rsidR="009F4BD1" w:rsidRPr="002C1DB4" w:rsidRDefault="009F4BD1" w:rsidP="009F4BD1">
      <w:pPr>
        <w:spacing w:before="0" w:after="0"/>
        <w:jc w:val="center"/>
      </w:pPr>
      <w:r w:rsidRPr="002C1DB4">
        <w:rPr>
          <w:u w:val="single"/>
        </w:rPr>
        <w:t>&lt;Nama Pembimbing&gt;</w:t>
      </w:r>
    </w:p>
    <w:p w14:paraId="02924178" w14:textId="77777777" w:rsidR="009F4BD1" w:rsidRPr="002C1DB4" w:rsidRDefault="009F4BD1" w:rsidP="009F4BD1">
      <w:pPr>
        <w:spacing w:before="0" w:after="0"/>
        <w:jc w:val="center"/>
        <w:sectPr w:rsidR="009F4BD1" w:rsidRPr="002C1DB4" w:rsidSect="00D8184E">
          <w:footerReference w:type="default" r:id="rId10"/>
          <w:pgSz w:w="11906" w:h="16838"/>
          <w:pgMar w:top="1701" w:right="1701" w:bottom="1701" w:left="2268" w:header="720" w:footer="1080" w:gutter="0"/>
          <w:pgNumType w:fmt="lowerRoman"/>
          <w:cols w:space="720"/>
        </w:sectPr>
      </w:pPr>
      <w:r w:rsidRPr="002C1DB4">
        <w:t>NIP. &lt;NIP Pembimbing&gt;</w:t>
      </w:r>
    </w:p>
    <w:p w14:paraId="3FE656B6" w14:textId="77777777" w:rsidR="009F4BD1" w:rsidRPr="002C1DB4" w:rsidRDefault="009F4BD1">
      <w:pPr>
        <w:spacing w:before="0" w:after="0" w:line="240" w:lineRule="auto"/>
        <w:jc w:val="left"/>
        <w:rPr>
          <w:b/>
          <w:sz w:val="28"/>
          <w:szCs w:val="28"/>
        </w:rPr>
      </w:pPr>
    </w:p>
    <w:p w14:paraId="02994DDA" w14:textId="77777777" w:rsidR="0084027D" w:rsidRPr="002C1DB4" w:rsidRDefault="0042159D" w:rsidP="00606AFC">
      <w:pPr>
        <w:spacing w:before="0" w:after="0" w:line="480" w:lineRule="auto"/>
        <w:jc w:val="center"/>
        <w:rPr>
          <w:b/>
          <w:sz w:val="28"/>
          <w:szCs w:val="28"/>
        </w:rPr>
      </w:pPr>
      <w:r w:rsidRPr="002C1DB4">
        <w:rPr>
          <w:b/>
          <w:sz w:val="28"/>
          <w:szCs w:val="28"/>
        </w:rPr>
        <w:t xml:space="preserve">&lt;CONTOH JUDUL: </w:t>
      </w:r>
      <w:r w:rsidR="0084027D" w:rsidRPr="002C1DB4">
        <w:rPr>
          <w:b/>
          <w:sz w:val="28"/>
          <w:szCs w:val="28"/>
        </w:rPr>
        <w:t>PENGEMBANGAN SISTEM INFORMASI DI PUSKESMAS DAERAH PEDESAAN</w:t>
      </w:r>
      <w:r w:rsidRPr="002C1DB4">
        <w:rPr>
          <w:b/>
          <w:sz w:val="28"/>
          <w:szCs w:val="28"/>
        </w:rPr>
        <w:t>&gt;</w:t>
      </w:r>
    </w:p>
    <w:p w14:paraId="4E4C647C" w14:textId="77777777" w:rsidR="0084027D" w:rsidRPr="002C1DB4" w:rsidRDefault="0084027D" w:rsidP="00606AFC">
      <w:pPr>
        <w:spacing w:before="0" w:after="0"/>
      </w:pPr>
    </w:p>
    <w:p w14:paraId="63B7BD0B" w14:textId="77777777" w:rsidR="0084027D" w:rsidRPr="002C1DB4" w:rsidRDefault="0084027D" w:rsidP="00606AFC">
      <w:pPr>
        <w:spacing w:before="0" w:after="0"/>
      </w:pPr>
    </w:p>
    <w:p w14:paraId="1ADC313B" w14:textId="77777777" w:rsidR="0084027D" w:rsidRPr="002C1DB4" w:rsidRDefault="0084027D" w:rsidP="00606AFC">
      <w:pPr>
        <w:spacing w:before="0" w:after="0"/>
        <w:jc w:val="center"/>
        <w:rPr>
          <w:b/>
          <w:sz w:val="28"/>
          <w:szCs w:val="28"/>
        </w:rPr>
      </w:pPr>
      <w:r w:rsidRPr="002C1DB4">
        <w:rPr>
          <w:b/>
          <w:sz w:val="28"/>
          <w:szCs w:val="28"/>
        </w:rPr>
        <w:t>Laporan Tugas Akhir I</w:t>
      </w:r>
    </w:p>
    <w:p w14:paraId="0C595CEF" w14:textId="77777777" w:rsidR="0084027D" w:rsidRPr="002C1DB4" w:rsidRDefault="0084027D" w:rsidP="00606AFC">
      <w:pPr>
        <w:spacing w:before="0" w:after="0"/>
      </w:pPr>
    </w:p>
    <w:p w14:paraId="5B4EEEA6" w14:textId="77777777" w:rsidR="0084027D" w:rsidRPr="002C1DB4" w:rsidRDefault="0084027D" w:rsidP="00606AFC">
      <w:pPr>
        <w:spacing w:before="0" w:after="0"/>
      </w:pPr>
    </w:p>
    <w:p w14:paraId="7E264E7C" w14:textId="77777777" w:rsidR="0084027D" w:rsidRPr="002C1DB4" w:rsidRDefault="0084027D" w:rsidP="00606AFC">
      <w:pPr>
        <w:spacing w:before="0" w:after="0"/>
        <w:jc w:val="center"/>
        <w:rPr>
          <w:b/>
        </w:rPr>
      </w:pPr>
      <w:r w:rsidRPr="002C1DB4">
        <w:rPr>
          <w:b/>
        </w:rPr>
        <w:t>Oleh</w:t>
      </w:r>
    </w:p>
    <w:p w14:paraId="1E9DF8BD" w14:textId="77777777" w:rsidR="0084027D" w:rsidRPr="002C1DB4" w:rsidRDefault="0042159D" w:rsidP="00606AFC">
      <w:pPr>
        <w:spacing w:before="0" w:after="0"/>
        <w:jc w:val="center"/>
        <w:rPr>
          <w:b/>
          <w:sz w:val="28"/>
          <w:szCs w:val="28"/>
        </w:rPr>
      </w:pPr>
      <w:r w:rsidRPr="002C1DB4">
        <w:rPr>
          <w:b/>
          <w:sz w:val="28"/>
          <w:szCs w:val="28"/>
        </w:rPr>
        <w:t>&lt;NAMA MAHASISWA&gt;</w:t>
      </w:r>
    </w:p>
    <w:p w14:paraId="2D5C30B8" w14:textId="77777777" w:rsidR="0084027D" w:rsidRPr="002C1DB4" w:rsidRDefault="0084027D" w:rsidP="00606AFC">
      <w:pPr>
        <w:spacing w:before="0" w:after="0"/>
        <w:jc w:val="center"/>
        <w:rPr>
          <w:b/>
          <w:sz w:val="28"/>
          <w:szCs w:val="28"/>
        </w:rPr>
      </w:pPr>
      <w:r w:rsidRPr="002C1DB4">
        <w:rPr>
          <w:b/>
          <w:sz w:val="28"/>
          <w:szCs w:val="28"/>
        </w:rPr>
        <w:t xml:space="preserve">NIM : </w:t>
      </w:r>
      <w:r w:rsidR="0042159D" w:rsidRPr="002C1DB4">
        <w:rPr>
          <w:b/>
          <w:sz w:val="28"/>
          <w:szCs w:val="28"/>
        </w:rPr>
        <w:t>&lt;NIM MAHASISWA&gt;</w:t>
      </w:r>
    </w:p>
    <w:p w14:paraId="44C5D650" w14:textId="77777777" w:rsidR="00C748DC" w:rsidRPr="002C1DB4" w:rsidRDefault="00C748DC" w:rsidP="00606AFC">
      <w:pPr>
        <w:spacing w:before="0" w:after="0"/>
        <w:jc w:val="center"/>
        <w:rPr>
          <w:b/>
          <w:sz w:val="28"/>
          <w:szCs w:val="28"/>
        </w:rPr>
      </w:pPr>
      <w:r w:rsidRPr="002C1DB4">
        <w:rPr>
          <w:b/>
          <w:sz w:val="28"/>
          <w:szCs w:val="28"/>
        </w:rPr>
        <w:t>Program Studi Teknik Informatika</w:t>
      </w:r>
    </w:p>
    <w:p w14:paraId="74BBA23C" w14:textId="77777777" w:rsidR="00C748DC" w:rsidRPr="002C1DB4" w:rsidRDefault="00C748DC" w:rsidP="00606AFC">
      <w:pPr>
        <w:spacing w:before="0" w:after="0"/>
        <w:jc w:val="center"/>
      </w:pPr>
      <w:r w:rsidRPr="002C1DB4">
        <w:t>Sekolah Teknik Elektro dan Informatika</w:t>
      </w:r>
    </w:p>
    <w:p w14:paraId="5D4BDC91" w14:textId="77777777" w:rsidR="00C748DC" w:rsidRPr="002C1DB4" w:rsidRDefault="00C748DC" w:rsidP="00606AFC">
      <w:pPr>
        <w:spacing w:before="0" w:after="0"/>
        <w:jc w:val="center"/>
      </w:pPr>
      <w:r w:rsidRPr="002C1DB4">
        <w:t>Institut Teknologi Bandung</w:t>
      </w:r>
    </w:p>
    <w:p w14:paraId="4259A1C8" w14:textId="77777777" w:rsidR="0040473D" w:rsidRPr="002C1DB4" w:rsidRDefault="0040473D" w:rsidP="00606AFC">
      <w:pPr>
        <w:spacing w:before="0" w:after="0"/>
      </w:pPr>
    </w:p>
    <w:p w14:paraId="03A06035" w14:textId="77777777" w:rsidR="0040473D" w:rsidRPr="002C1DB4" w:rsidRDefault="0040473D" w:rsidP="00606AFC">
      <w:pPr>
        <w:spacing w:before="0" w:after="0"/>
      </w:pPr>
    </w:p>
    <w:p w14:paraId="3A978FF8" w14:textId="77777777" w:rsidR="0040473D" w:rsidRPr="002C1DB4" w:rsidRDefault="0040473D" w:rsidP="00606AFC">
      <w:pPr>
        <w:spacing w:before="0" w:after="0"/>
      </w:pPr>
    </w:p>
    <w:p w14:paraId="637AF834" w14:textId="77777777" w:rsidR="009F4BD1" w:rsidRPr="002C1DB4" w:rsidRDefault="009F4BD1" w:rsidP="00606AFC">
      <w:pPr>
        <w:spacing w:before="0" w:after="0"/>
      </w:pPr>
    </w:p>
    <w:p w14:paraId="7F90DE4B" w14:textId="77777777" w:rsidR="0040473D" w:rsidRPr="002C1DB4" w:rsidRDefault="0040473D" w:rsidP="00606AFC">
      <w:pPr>
        <w:spacing w:before="0" w:after="0"/>
        <w:jc w:val="center"/>
      </w:pPr>
      <w:r w:rsidRPr="002C1DB4">
        <w:t>Bandung, &lt;tanggal&gt;</w:t>
      </w:r>
    </w:p>
    <w:p w14:paraId="73ACE9AA" w14:textId="77777777" w:rsidR="0040473D" w:rsidRPr="002C1DB4" w:rsidRDefault="009F4BD1" w:rsidP="009F4BD1">
      <w:pPr>
        <w:spacing w:before="0" w:after="0"/>
        <w:jc w:val="center"/>
      </w:pPr>
      <w:r w:rsidRPr="002C1DB4">
        <w:t>Mengetahui,</w:t>
      </w:r>
    </w:p>
    <w:p w14:paraId="4B8D19DD" w14:textId="77777777" w:rsidR="00D138EF" w:rsidRPr="002C1DB4" w:rsidRDefault="00D138EF" w:rsidP="00606AFC">
      <w:pPr>
        <w:spacing w:before="0" w:after="0"/>
      </w:pPr>
    </w:p>
    <w:p w14:paraId="7F261DE8" w14:textId="77777777" w:rsidR="00C748DC" w:rsidRPr="002C1DB4" w:rsidRDefault="00C748DC" w:rsidP="00606AFC">
      <w:pPr>
        <w:spacing w:before="0" w:after="0"/>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76"/>
        <w:gridCol w:w="4077"/>
      </w:tblGrid>
      <w:tr w:rsidR="009F4BD1" w:rsidRPr="002C1DB4" w14:paraId="054A7694" w14:textId="77777777" w:rsidTr="009F4BD1">
        <w:trPr>
          <w:jc w:val="center"/>
        </w:trPr>
        <w:tc>
          <w:tcPr>
            <w:tcW w:w="4076" w:type="dxa"/>
          </w:tcPr>
          <w:p w14:paraId="74563953" w14:textId="77777777" w:rsidR="009F4BD1" w:rsidRPr="002C1DB4" w:rsidRDefault="009F4BD1" w:rsidP="009F4BD1">
            <w:pPr>
              <w:spacing w:before="0" w:after="0"/>
              <w:jc w:val="center"/>
            </w:pPr>
            <w:r w:rsidRPr="002C1DB4">
              <w:t>Pembimbing I,</w:t>
            </w:r>
          </w:p>
          <w:p w14:paraId="2AE222A9" w14:textId="77777777" w:rsidR="009F4BD1" w:rsidRPr="002C1DB4" w:rsidRDefault="009F4BD1" w:rsidP="009F4BD1">
            <w:pPr>
              <w:spacing w:before="0" w:after="0"/>
              <w:jc w:val="center"/>
            </w:pPr>
          </w:p>
          <w:p w14:paraId="40586A76" w14:textId="77777777" w:rsidR="009F4BD1" w:rsidRPr="002C1DB4" w:rsidRDefault="009F4BD1" w:rsidP="009F4BD1">
            <w:pPr>
              <w:spacing w:before="0" w:after="0"/>
              <w:jc w:val="center"/>
            </w:pPr>
          </w:p>
          <w:p w14:paraId="1AF90C22" w14:textId="77777777" w:rsidR="009F4BD1" w:rsidRPr="002C1DB4" w:rsidRDefault="009F4BD1" w:rsidP="009F4BD1">
            <w:pPr>
              <w:spacing w:before="0" w:after="0"/>
              <w:jc w:val="center"/>
            </w:pPr>
          </w:p>
          <w:p w14:paraId="5F5330F8" w14:textId="77777777" w:rsidR="009F4BD1" w:rsidRPr="002C1DB4" w:rsidRDefault="009F4BD1" w:rsidP="009F4BD1">
            <w:pPr>
              <w:spacing w:before="0" w:after="0"/>
              <w:jc w:val="center"/>
            </w:pPr>
          </w:p>
          <w:p w14:paraId="158A71EA" w14:textId="77777777" w:rsidR="009F4BD1" w:rsidRPr="002C1DB4" w:rsidRDefault="009F4BD1" w:rsidP="009F4BD1">
            <w:pPr>
              <w:spacing w:before="0" w:after="0"/>
              <w:jc w:val="center"/>
              <w:rPr>
                <w:u w:val="single"/>
              </w:rPr>
            </w:pPr>
            <w:r w:rsidRPr="002C1DB4">
              <w:rPr>
                <w:u w:val="single"/>
              </w:rPr>
              <w:t>&lt;Nama Pembimbing-II&gt;</w:t>
            </w:r>
          </w:p>
          <w:p w14:paraId="7B40CCFC" w14:textId="77777777" w:rsidR="009F4BD1" w:rsidRPr="002C1DB4" w:rsidRDefault="009F4BD1" w:rsidP="009F4BD1">
            <w:pPr>
              <w:spacing w:before="0" w:after="0"/>
              <w:jc w:val="center"/>
            </w:pPr>
            <w:r w:rsidRPr="002C1DB4">
              <w:t xml:space="preserve">NIP. &lt;NIP </w:t>
            </w:r>
            <w:proofErr w:type="spellStart"/>
            <w:r w:rsidRPr="002C1DB4">
              <w:t>Pemb</w:t>
            </w:r>
            <w:proofErr w:type="spellEnd"/>
            <w:r w:rsidRPr="002C1DB4">
              <w:t xml:space="preserve"> II&gt;</w:t>
            </w:r>
          </w:p>
        </w:tc>
        <w:tc>
          <w:tcPr>
            <w:tcW w:w="4077" w:type="dxa"/>
          </w:tcPr>
          <w:p w14:paraId="0004DB7C" w14:textId="77777777" w:rsidR="009F4BD1" w:rsidRPr="002C1DB4" w:rsidRDefault="009F4BD1" w:rsidP="009F4BD1">
            <w:pPr>
              <w:spacing w:before="0" w:after="0"/>
              <w:jc w:val="center"/>
            </w:pPr>
            <w:r w:rsidRPr="002C1DB4">
              <w:t>Pembimbing II,</w:t>
            </w:r>
          </w:p>
          <w:p w14:paraId="5564C1F1" w14:textId="77777777" w:rsidR="009F4BD1" w:rsidRPr="002C1DB4" w:rsidRDefault="009F4BD1" w:rsidP="009F4BD1">
            <w:pPr>
              <w:spacing w:before="0" w:after="0"/>
              <w:jc w:val="center"/>
            </w:pPr>
          </w:p>
          <w:p w14:paraId="1571269A" w14:textId="77777777" w:rsidR="009F4BD1" w:rsidRPr="002C1DB4" w:rsidRDefault="009F4BD1" w:rsidP="009F4BD1">
            <w:pPr>
              <w:spacing w:before="0" w:after="0"/>
              <w:jc w:val="center"/>
            </w:pPr>
          </w:p>
          <w:p w14:paraId="30E2A070" w14:textId="77777777" w:rsidR="009F4BD1" w:rsidRPr="002C1DB4" w:rsidRDefault="009F4BD1" w:rsidP="009F4BD1">
            <w:pPr>
              <w:spacing w:before="0" w:after="0"/>
              <w:jc w:val="center"/>
            </w:pPr>
          </w:p>
          <w:p w14:paraId="0131AEE6" w14:textId="77777777" w:rsidR="009F4BD1" w:rsidRPr="002C1DB4" w:rsidRDefault="009F4BD1" w:rsidP="009F4BD1">
            <w:pPr>
              <w:spacing w:before="0" w:after="0"/>
              <w:jc w:val="center"/>
            </w:pPr>
          </w:p>
          <w:p w14:paraId="6A0F6899" w14:textId="77777777" w:rsidR="009F4BD1" w:rsidRPr="002C1DB4" w:rsidRDefault="009F4BD1" w:rsidP="009F4BD1">
            <w:pPr>
              <w:spacing w:before="0" w:after="0"/>
              <w:jc w:val="center"/>
              <w:rPr>
                <w:u w:val="single"/>
              </w:rPr>
            </w:pPr>
            <w:r w:rsidRPr="002C1DB4">
              <w:rPr>
                <w:u w:val="single"/>
              </w:rPr>
              <w:t>&lt;Nama Pembimbing-II&gt;</w:t>
            </w:r>
          </w:p>
          <w:p w14:paraId="6C2C9484" w14:textId="77777777" w:rsidR="009F4BD1" w:rsidRPr="002C1DB4" w:rsidRDefault="009F4BD1" w:rsidP="009F4BD1">
            <w:pPr>
              <w:spacing w:before="0" w:after="0"/>
              <w:jc w:val="center"/>
            </w:pPr>
            <w:r w:rsidRPr="002C1DB4">
              <w:t xml:space="preserve">NIP. &lt;NIP </w:t>
            </w:r>
            <w:proofErr w:type="spellStart"/>
            <w:r w:rsidRPr="002C1DB4">
              <w:t>Pemb</w:t>
            </w:r>
            <w:proofErr w:type="spellEnd"/>
            <w:r w:rsidRPr="002C1DB4">
              <w:t xml:space="preserve"> II&gt;</w:t>
            </w:r>
          </w:p>
        </w:tc>
      </w:tr>
    </w:tbl>
    <w:p w14:paraId="14B3D187" w14:textId="77777777" w:rsidR="007E3F49" w:rsidRPr="002C1DB4" w:rsidRDefault="00C748DC" w:rsidP="009F4BD1">
      <w:pPr>
        <w:spacing w:before="0" w:after="0"/>
        <w:sectPr w:rsidR="007E3F49" w:rsidRPr="002C1DB4" w:rsidSect="00D8184E">
          <w:footerReference w:type="default" r:id="rId11"/>
          <w:pgSz w:w="11906" w:h="16838"/>
          <w:pgMar w:top="1701" w:right="1701" w:bottom="1701" w:left="2268" w:header="720" w:footer="1080" w:gutter="0"/>
          <w:pgNumType w:fmt="lowerRoman"/>
          <w:cols w:space="720"/>
        </w:sectPr>
      </w:pPr>
      <w:r w:rsidRPr="002C1DB4">
        <w:tab/>
      </w:r>
      <w:r w:rsidRPr="002C1DB4">
        <w:tab/>
      </w:r>
      <w:r w:rsidRPr="002C1DB4">
        <w:tab/>
      </w:r>
      <w:r w:rsidRPr="002C1DB4">
        <w:tab/>
      </w:r>
      <w:r w:rsidRPr="002C1DB4">
        <w:tab/>
      </w:r>
    </w:p>
    <w:p w14:paraId="5179DFA4" w14:textId="77777777" w:rsidR="0040473D" w:rsidRPr="002C1DB4" w:rsidRDefault="0040473D" w:rsidP="00476CBA">
      <w:pPr>
        <w:pStyle w:val="Title"/>
        <w:rPr>
          <w:kern w:val="0"/>
          <w:lang w:val="id-ID"/>
        </w:rPr>
      </w:pPr>
      <w:bookmarkStart w:id="1" w:name="_Toc20479129"/>
      <w:r w:rsidRPr="002C1DB4">
        <w:rPr>
          <w:kern w:val="0"/>
          <w:lang w:val="id-ID"/>
        </w:rPr>
        <w:lastRenderedPageBreak/>
        <w:t>DAFTAR ISI</w:t>
      </w:r>
      <w:bookmarkEnd w:id="1"/>
    </w:p>
    <w:p w14:paraId="4B8567E0" w14:textId="77777777" w:rsidR="00640CC7" w:rsidRPr="002C1DB4" w:rsidRDefault="00640CC7" w:rsidP="00640CC7"/>
    <w:p w14:paraId="489E2ED0" w14:textId="5DAE4A5F" w:rsidR="001E3E77" w:rsidRPr="002C1DB4" w:rsidRDefault="00A14D7A">
      <w:pPr>
        <w:pStyle w:val="TOC1"/>
        <w:tabs>
          <w:tab w:val="right" w:leader="dot" w:pos="7927"/>
        </w:tabs>
        <w:rPr>
          <w:rFonts w:asciiTheme="minorHAnsi" w:eastAsiaTheme="minorEastAsia" w:hAnsiTheme="minorHAnsi" w:cstheme="minorBidi"/>
          <w:b w:val="0"/>
          <w:noProof/>
          <w:sz w:val="22"/>
          <w:szCs w:val="22"/>
          <w:lang w:val="id-ID" w:eastAsia="en-ID"/>
        </w:rPr>
      </w:pPr>
      <w:r w:rsidRPr="002C1DB4">
        <w:rPr>
          <w:lang w:val="id-ID"/>
        </w:rPr>
        <w:fldChar w:fldCharType="begin"/>
      </w:r>
      <w:r w:rsidRPr="002C1DB4">
        <w:rPr>
          <w:lang w:val="id-ID"/>
        </w:rPr>
        <w:instrText xml:space="preserve"> TOC \o "1-3" \h \z \t "Title;1" </w:instrText>
      </w:r>
      <w:r w:rsidRPr="002C1DB4">
        <w:rPr>
          <w:lang w:val="id-ID"/>
        </w:rPr>
        <w:fldChar w:fldCharType="separate"/>
      </w:r>
      <w:hyperlink w:anchor="_Toc20479129" w:history="1">
        <w:r w:rsidR="001E3E77" w:rsidRPr="002C1DB4">
          <w:rPr>
            <w:rStyle w:val="Hyperlink"/>
            <w:noProof/>
            <w:lang w:val="id-ID"/>
          </w:rPr>
          <w:t>DAFTAR ISI</w:t>
        </w:r>
        <w:r w:rsidR="001E3E77" w:rsidRPr="002C1DB4">
          <w:rPr>
            <w:noProof/>
            <w:webHidden/>
            <w:lang w:val="id-ID"/>
          </w:rPr>
          <w:tab/>
        </w:r>
        <w:r w:rsidR="001E3E77" w:rsidRPr="002C1DB4">
          <w:rPr>
            <w:noProof/>
            <w:webHidden/>
            <w:lang w:val="id-ID"/>
          </w:rPr>
          <w:fldChar w:fldCharType="begin"/>
        </w:r>
        <w:r w:rsidR="001E3E77" w:rsidRPr="002C1DB4">
          <w:rPr>
            <w:noProof/>
            <w:webHidden/>
            <w:lang w:val="id-ID"/>
          </w:rPr>
          <w:instrText xml:space="preserve"> PAGEREF _Toc20479129 \h </w:instrText>
        </w:r>
        <w:r w:rsidR="001E3E77" w:rsidRPr="002C1DB4">
          <w:rPr>
            <w:noProof/>
            <w:webHidden/>
            <w:lang w:val="id-ID"/>
          </w:rPr>
        </w:r>
        <w:r w:rsidR="001E3E77" w:rsidRPr="002C1DB4">
          <w:rPr>
            <w:noProof/>
            <w:webHidden/>
            <w:lang w:val="id-ID"/>
          </w:rPr>
          <w:fldChar w:fldCharType="separate"/>
        </w:r>
        <w:r w:rsidR="004B4B0E" w:rsidRPr="002C1DB4">
          <w:rPr>
            <w:noProof/>
            <w:webHidden/>
            <w:lang w:val="id-ID"/>
          </w:rPr>
          <w:t>1</w:t>
        </w:r>
        <w:r w:rsidR="001E3E77" w:rsidRPr="002C1DB4">
          <w:rPr>
            <w:noProof/>
            <w:webHidden/>
            <w:lang w:val="id-ID"/>
          </w:rPr>
          <w:fldChar w:fldCharType="end"/>
        </w:r>
      </w:hyperlink>
    </w:p>
    <w:p w14:paraId="7776AECF" w14:textId="459F6C19" w:rsidR="001E3E77" w:rsidRPr="002C1DB4" w:rsidRDefault="0018136E">
      <w:pPr>
        <w:pStyle w:val="TOC1"/>
        <w:tabs>
          <w:tab w:val="right" w:leader="dot" w:pos="7927"/>
        </w:tabs>
        <w:rPr>
          <w:rFonts w:asciiTheme="minorHAnsi" w:eastAsiaTheme="minorEastAsia" w:hAnsiTheme="minorHAnsi" w:cstheme="minorBidi"/>
          <w:b w:val="0"/>
          <w:noProof/>
          <w:sz w:val="22"/>
          <w:szCs w:val="22"/>
          <w:lang w:val="id-ID" w:eastAsia="en-ID"/>
        </w:rPr>
      </w:pPr>
      <w:hyperlink w:anchor="_Toc20479130" w:history="1">
        <w:r w:rsidR="001E3E77" w:rsidRPr="002C1DB4">
          <w:rPr>
            <w:rStyle w:val="Hyperlink"/>
            <w:noProof/>
            <w:lang w:val="id-ID"/>
          </w:rPr>
          <w:t>DAFTAR LAMPIRAN</w:t>
        </w:r>
        <w:r w:rsidR="001E3E77" w:rsidRPr="002C1DB4">
          <w:rPr>
            <w:noProof/>
            <w:webHidden/>
            <w:lang w:val="id-ID"/>
          </w:rPr>
          <w:tab/>
        </w:r>
        <w:r w:rsidR="001E3E77" w:rsidRPr="002C1DB4">
          <w:rPr>
            <w:noProof/>
            <w:webHidden/>
            <w:lang w:val="id-ID"/>
          </w:rPr>
          <w:fldChar w:fldCharType="begin"/>
        </w:r>
        <w:r w:rsidR="001E3E77" w:rsidRPr="002C1DB4">
          <w:rPr>
            <w:noProof/>
            <w:webHidden/>
            <w:lang w:val="id-ID"/>
          </w:rPr>
          <w:instrText xml:space="preserve"> PAGEREF _Toc20479130 \h </w:instrText>
        </w:r>
        <w:r w:rsidR="001E3E77" w:rsidRPr="002C1DB4">
          <w:rPr>
            <w:noProof/>
            <w:webHidden/>
            <w:lang w:val="id-ID"/>
          </w:rPr>
        </w:r>
        <w:r w:rsidR="001E3E77" w:rsidRPr="002C1DB4">
          <w:rPr>
            <w:noProof/>
            <w:webHidden/>
            <w:lang w:val="id-ID"/>
          </w:rPr>
          <w:fldChar w:fldCharType="separate"/>
        </w:r>
        <w:r w:rsidR="004B4B0E" w:rsidRPr="002C1DB4">
          <w:rPr>
            <w:noProof/>
            <w:webHidden/>
            <w:lang w:val="id-ID"/>
          </w:rPr>
          <w:t>2</w:t>
        </w:r>
        <w:r w:rsidR="001E3E77" w:rsidRPr="002C1DB4">
          <w:rPr>
            <w:noProof/>
            <w:webHidden/>
            <w:lang w:val="id-ID"/>
          </w:rPr>
          <w:fldChar w:fldCharType="end"/>
        </w:r>
      </w:hyperlink>
    </w:p>
    <w:p w14:paraId="1F1D45D2" w14:textId="5775B5FE" w:rsidR="001E3E77" w:rsidRPr="002C1DB4" w:rsidRDefault="0018136E">
      <w:pPr>
        <w:pStyle w:val="TOC1"/>
        <w:tabs>
          <w:tab w:val="right" w:leader="dot" w:pos="7927"/>
        </w:tabs>
        <w:rPr>
          <w:rFonts w:asciiTheme="minorHAnsi" w:eastAsiaTheme="minorEastAsia" w:hAnsiTheme="minorHAnsi" w:cstheme="minorBidi"/>
          <w:b w:val="0"/>
          <w:noProof/>
          <w:sz w:val="22"/>
          <w:szCs w:val="22"/>
          <w:lang w:val="id-ID" w:eastAsia="en-ID"/>
        </w:rPr>
      </w:pPr>
      <w:hyperlink w:anchor="_Toc20479131" w:history="1">
        <w:r w:rsidR="001E3E77" w:rsidRPr="002C1DB4">
          <w:rPr>
            <w:rStyle w:val="Hyperlink"/>
            <w:noProof/>
            <w:lang w:val="id-ID"/>
          </w:rPr>
          <w:t>DAFTAR GAMBAR</w:t>
        </w:r>
        <w:r w:rsidR="001E3E77" w:rsidRPr="002C1DB4">
          <w:rPr>
            <w:noProof/>
            <w:webHidden/>
            <w:lang w:val="id-ID"/>
          </w:rPr>
          <w:tab/>
        </w:r>
        <w:r w:rsidR="001E3E77" w:rsidRPr="002C1DB4">
          <w:rPr>
            <w:noProof/>
            <w:webHidden/>
            <w:lang w:val="id-ID"/>
          </w:rPr>
          <w:fldChar w:fldCharType="begin"/>
        </w:r>
        <w:r w:rsidR="001E3E77" w:rsidRPr="002C1DB4">
          <w:rPr>
            <w:noProof/>
            <w:webHidden/>
            <w:lang w:val="id-ID"/>
          </w:rPr>
          <w:instrText xml:space="preserve"> PAGEREF _Toc20479131 \h </w:instrText>
        </w:r>
        <w:r w:rsidR="001E3E77" w:rsidRPr="002C1DB4">
          <w:rPr>
            <w:noProof/>
            <w:webHidden/>
            <w:lang w:val="id-ID"/>
          </w:rPr>
        </w:r>
        <w:r w:rsidR="001E3E77" w:rsidRPr="002C1DB4">
          <w:rPr>
            <w:noProof/>
            <w:webHidden/>
            <w:lang w:val="id-ID"/>
          </w:rPr>
          <w:fldChar w:fldCharType="separate"/>
        </w:r>
        <w:r w:rsidR="004B4B0E" w:rsidRPr="002C1DB4">
          <w:rPr>
            <w:noProof/>
            <w:webHidden/>
            <w:lang w:val="id-ID"/>
          </w:rPr>
          <w:t>3</w:t>
        </w:r>
        <w:r w:rsidR="001E3E77" w:rsidRPr="002C1DB4">
          <w:rPr>
            <w:noProof/>
            <w:webHidden/>
            <w:lang w:val="id-ID"/>
          </w:rPr>
          <w:fldChar w:fldCharType="end"/>
        </w:r>
      </w:hyperlink>
    </w:p>
    <w:p w14:paraId="410C3E43" w14:textId="29218028" w:rsidR="001E3E77" w:rsidRPr="002C1DB4" w:rsidRDefault="0018136E">
      <w:pPr>
        <w:pStyle w:val="TOC1"/>
        <w:tabs>
          <w:tab w:val="right" w:leader="dot" w:pos="7927"/>
        </w:tabs>
        <w:rPr>
          <w:rFonts w:asciiTheme="minorHAnsi" w:eastAsiaTheme="minorEastAsia" w:hAnsiTheme="minorHAnsi" w:cstheme="minorBidi"/>
          <w:b w:val="0"/>
          <w:noProof/>
          <w:sz w:val="22"/>
          <w:szCs w:val="22"/>
          <w:lang w:val="id-ID" w:eastAsia="en-ID"/>
        </w:rPr>
      </w:pPr>
      <w:hyperlink w:anchor="_Toc20479132" w:history="1">
        <w:r w:rsidR="001E3E77" w:rsidRPr="002C1DB4">
          <w:rPr>
            <w:rStyle w:val="Hyperlink"/>
            <w:noProof/>
            <w:lang w:val="id-ID"/>
          </w:rPr>
          <w:t>DAFTAR TABEL</w:t>
        </w:r>
        <w:r w:rsidR="001E3E77" w:rsidRPr="002C1DB4">
          <w:rPr>
            <w:noProof/>
            <w:webHidden/>
            <w:lang w:val="id-ID"/>
          </w:rPr>
          <w:tab/>
        </w:r>
        <w:r w:rsidR="001E3E77" w:rsidRPr="002C1DB4">
          <w:rPr>
            <w:noProof/>
            <w:webHidden/>
            <w:lang w:val="id-ID"/>
          </w:rPr>
          <w:fldChar w:fldCharType="begin"/>
        </w:r>
        <w:r w:rsidR="001E3E77" w:rsidRPr="002C1DB4">
          <w:rPr>
            <w:noProof/>
            <w:webHidden/>
            <w:lang w:val="id-ID"/>
          </w:rPr>
          <w:instrText xml:space="preserve"> PAGEREF _Toc20479132 \h </w:instrText>
        </w:r>
        <w:r w:rsidR="001E3E77" w:rsidRPr="002C1DB4">
          <w:rPr>
            <w:noProof/>
            <w:webHidden/>
            <w:lang w:val="id-ID"/>
          </w:rPr>
        </w:r>
        <w:r w:rsidR="001E3E77" w:rsidRPr="002C1DB4">
          <w:rPr>
            <w:noProof/>
            <w:webHidden/>
            <w:lang w:val="id-ID"/>
          </w:rPr>
          <w:fldChar w:fldCharType="separate"/>
        </w:r>
        <w:r w:rsidR="004B4B0E" w:rsidRPr="002C1DB4">
          <w:rPr>
            <w:noProof/>
            <w:webHidden/>
            <w:lang w:val="id-ID"/>
          </w:rPr>
          <w:t>4</w:t>
        </w:r>
        <w:r w:rsidR="001E3E77" w:rsidRPr="002C1DB4">
          <w:rPr>
            <w:noProof/>
            <w:webHidden/>
            <w:lang w:val="id-ID"/>
          </w:rPr>
          <w:fldChar w:fldCharType="end"/>
        </w:r>
      </w:hyperlink>
    </w:p>
    <w:p w14:paraId="0DBD7A4B" w14:textId="40C3295C" w:rsidR="001E3E77" w:rsidRPr="002C1DB4" w:rsidRDefault="0018136E">
      <w:pPr>
        <w:pStyle w:val="TOC1"/>
        <w:tabs>
          <w:tab w:val="right" w:leader="dot" w:pos="7927"/>
        </w:tabs>
        <w:rPr>
          <w:rFonts w:asciiTheme="minorHAnsi" w:eastAsiaTheme="minorEastAsia" w:hAnsiTheme="minorHAnsi" w:cstheme="minorBidi"/>
          <w:b w:val="0"/>
          <w:noProof/>
          <w:sz w:val="22"/>
          <w:szCs w:val="22"/>
          <w:lang w:val="id-ID" w:eastAsia="en-ID"/>
        </w:rPr>
      </w:pPr>
      <w:hyperlink w:anchor="_Toc20479133" w:history="1">
        <w:r w:rsidR="001E3E77" w:rsidRPr="002C1DB4">
          <w:rPr>
            <w:rStyle w:val="Hyperlink"/>
            <w:noProof/>
            <w:lang w:val="id-ID"/>
          </w:rPr>
          <w:t>DAFTAR SINGKATAN</w:t>
        </w:r>
        <w:r w:rsidR="001E3E77" w:rsidRPr="002C1DB4">
          <w:rPr>
            <w:noProof/>
            <w:webHidden/>
            <w:lang w:val="id-ID"/>
          </w:rPr>
          <w:tab/>
        </w:r>
        <w:r w:rsidR="001E3E77" w:rsidRPr="002C1DB4">
          <w:rPr>
            <w:noProof/>
            <w:webHidden/>
            <w:lang w:val="id-ID"/>
          </w:rPr>
          <w:fldChar w:fldCharType="begin"/>
        </w:r>
        <w:r w:rsidR="001E3E77" w:rsidRPr="002C1DB4">
          <w:rPr>
            <w:noProof/>
            <w:webHidden/>
            <w:lang w:val="id-ID"/>
          </w:rPr>
          <w:instrText xml:space="preserve"> PAGEREF _Toc20479133 \h </w:instrText>
        </w:r>
        <w:r w:rsidR="001E3E77" w:rsidRPr="002C1DB4">
          <w:rPr>
            <w:noProof/>
            <w:webHidden/>
            <w:lang w:val="id-ID"/>
          </w:rPr>
        </w:r>
        <w:r w:rsidR="001E3E77" w:rsidRPr="002C1DB4">
          <w:rPr>
            <w:noProof/>
            <w:webHidden/>
            <w:lang w:val="id-ID"/>
          </w:rPr>
          <w:fldChar w:fldCharType="separate"/>
        </w:r>
        <w:r w:rsidR="004B4B0E" w:rsidRPr="002C1DB4">
          <w:rPr>
            <w:noProof/>
            <w:webHidden/>
            <w:lang w:val="id-ID"/>
          </w:rPr>
          <w:t>5</w:t>
        </w:r>
        <w:r w:rsidR="001E3E77" w:rsidRPr="002C1DB4">
          <w:rPr>
            <w:noProof/>
            <w:webHidden/>
            <w:lang w:val="id-ID"/>
          </w:rPr>
          <w:fldChar w:fldCharType="end"/>
        </w:r>
      </w:hyperlink>
    </w:p>
    <w:p w14:paraId="39093C94" w14:textId="6EA6F64D" w:rsidR="001E3E77" w:rsidRPr="002C1DB4" w:rsidRDefault="0018136E">
      <w:pPr>
        <w:pStyle w:val="TOC1"/>
        <w:tabs>
          <w:tab w:val="right" w:leader="dot" w:pos="7927"/>
        </w:tabs>
        <w:rPr>
          <w:rFonts w:asciiTheme="minorHAnsi" w:eastAsiaTheme="minorEastAsia" w:hAnsiTheme="minorHAnsi" w:cstheme="minorBidi"/>
          <w:b w:val="0"/>
          <w:noProof/>
          <w:sz w:val="22"/>
          <w:szCs w:val="22"/>
          <w:lang w:val="id-ID" w:eastAsia="en-ID"/>
        </w:rPr>
      </w:pPr>
      <w:hyperlink w:anchor="_Toc20479134" w:history="1">
        <w:r w:rsidR="001E3E77" w:rsidRPr="002C1DB4">
          <w:rPr>
            <w:rStyle w:val="Hyperlink"/>
            <w:noProof/>
            <w:lang w:val="id-ID"/>
          </w:rPr>
          <w:t>DAFTAR ISTILAH</w:t>
        </w:r>
        <w:r w:rsidR="001E3E77" w:rsidRPr="002C1DB4">
          <w:rPr>
            <w:noProof/>
            <w:webHidden/>
            <w:lang w:val="id-ID"/>
          </w:rPr>
          <w:tab/>
        </w:r>
        <w:r w:rsidR="001E3E77" w:rsidRPr="002C1DB4">
          <w:rPr>
            <w:noProof/>
            <w:webHidden/>
            <w:lang w:val="id-ID"/>
          </w:rPr>
          <w:fldChar w:fldCharType="begin"/>
        </w:r>
        <w:r w:rsidR="001E3E77" w:rsidRPr="002C1DB4">
          <w:rPr>
            <w:noProof/>
            <w:webHidden/>
            <w:lang w:val="id-ID"/>
          </w:rPr>
          <w:instrText xml:space="preserve"> PAGEREF _Toc20479134 \h </w:instrText>
        </w:r>
        <w:r w:rsidR="001E3E77" w:rsidRPr="002C1DB4">
          <w:rPr>
            <w:noProof/>
            <w:webHidden/>
            <w:lang w:val="id-ID"/>
          </w:rPr>
        </w:r>
        <w:r w:rsidR="001E3E77" w:rsidRPr="002C1DB4">
          <w:rPr>
            <w:noProof/>
            <w:webHidden/>
            <w:lang w:val="id-ID"/>
          </w:rPr>
          <w:fldChar w:fldCharType="separate"/>
        </w:r>
        <w:r w:rsidR="004B4B0E" w:rsidRPr="002C1DB4">
          <w:rPr>
            <w:noProof/>
            <w:webHidden/>
            <w:lang w:val="id-ID"/>
          </w:rPr>
          <w:t>6</w:t>
        </w:r>
        <w:r w:rsidR="001E3E77" w:rsidRPr="002C1DB4">
          <w:rPr>
            <w:noProof/>
            <w:webHidden/>
            <w:lang w:val="id-ID"/>
          </w:rPr>
          <w:fldChar w:fldCharType="end"/>
        </w:r>
      </w:hyperlink>
    </w:p>
    <w:p w14:paraId="3265CF7C" w14:textId="43E4727A" w:rsidR="001E3E77" w:rsidRPr="002C1DB4" w:rsidRDefault="0018136E">
      <w:pPr>
        <w:pStyle w:val="TOC1"/>
        <w:tabs>
          <w:tab w:val="right" w:leader="dot" w:pos="7927"/>
        </w:tabs>
        <w:rPr>
          <w:rFonts w:asciiTheme="minorHAnsi" w:eastAsiaTheme="minorEastAsia" w:hAnsiTheme="minorHAnsi" w:cstheme="minorBidi"/>
          <w:b w:val="0"/>
          <w:noProof/>
          <w:sz w:val="22"/>
          <w:szCs w:val="22"/>
          <w:lang w:val="id-ID" w:eastAsia="en-ID"/>
        </w:rPr>
      </w:pPr>
      <w:hyperlink w:anchor="_Toc20479135" w:history="1">
        <w:r w:rsidR="001E3E77" w:rsidRPr="002C1DB4">
          <w:rPr>
            <w:rStyle w:val="Hyperlink"/>
            <w:noProof/>
            <w:lang w:val="id-ID"/>
          </w:rPr>
          <w:t>BAB I PENDAHULUAN</w:t>
        </w:r>
        <w:r w:rsidR="001E3E77" w:rsidRPr="002C1DB4">
          <w:rPr>
            <w:noProof/>
            <w:webHidden/>
            <w:lang w:val="id-ID"/>
          </w:rPr>
          <w:tab/>
        </w:r>
        <w:r w:rsidR="001E3E77" w:rsidRPr="002C1DB4">
          <w:rPr>
            <w:noProof/>
            <w:webHidden/>
            <w:lang w:val="id-ID"/>
          </w:rPr>
          <w:fldChar w:fldCharType="begin"/>
        </w:r>
        <w:r w:rsidR="001E3E77" w:rsidRPr="002C1DB4">
          <w:rPr>
            <w:noProof/>
            <w:webHidden/>
            <w:lang w:val="id-ID"/>
          </w:rPr>
          <w:instrText xml:space="preserve"> PAGEREF _Toc20479135 \h </w:instrText>
        </w:r>
        <w:r w:rsidR="001E3E77" w:rsidRPr="002C1DB4">
          <w:rPr>
            <w:noProof/>
            <w:webHidden/>
            <w:lang w:val="id-ID"/>
          </w:rPr>
        </w:r>
        <w:r w:rsidR="001E3E77" w:rsidRPr="002C1DB4">
          <w:rPr>
            <w:noProof/>
            <w:webHidden/>
            <w:lang w:val="id-ID"/>
          </w:rPr>
          <w:fldChar w:fldCharType="separate"/>
        </w:r>
        <w:r w:rsidR="004B4B0E" w:rsidRPr="002C1DB4">
          <w:rPr>
            <w:noProof/>
            <w:webHidden/>
            <w:lang w:val="id-ID"/>
          </w:rPr>
          <w:t>7</w:t>
        </w:r>
        <w:r w:rsidR="001E3E77" w:rsidRPr="002C1DB4">
          <w:rPr>
            <w:noProof/>
            <w:webHidden/>
            <w:lang w:val="id-ID"/>
          </w:rPr>
          <w:fldChar w:fldCharType="end"/>
        </w:r>
      </w:hyperlink>
    </w:p>
    <w:p w14:paraId="06D59A19" w14:textId="19716D02" w:rsidR="001E3E77" w:rsidRPr="002C1DB4" w:rsidRDefault="0018136E">
      <w:pPr>
        <w:pStyle w:val="TOC2"/>
        <w:tabs>
          <w:tab w:val="left" w:pos="800"/>
          <w:tab w:val="right" w:leader="dot" w:pos="7927"/>
        </w:tabs>
        <w:rPr>
          <w:rFonts w:asciiTheme="minorHAnsi" w:eastAsiaTheme="minorEastAsia" w:hAnsiTheme="minorHAnsi" w:cstheme="minorBidi"/>
          <w:noProof/>
          <w:sz w:val="22"/>
          <w:szCs w:val="22"/>
          <w:lang w:val="id-ID" w:eastAsia="en-ID"/>
        </w:rPr>
      </w:pPr>
      <w:hyperlink w:anchor="_Toc20479136" w:history="1">
        <w:r w:rsidR="001E3E77" w:rsidRPr="002C1DB4">
          <w:rPr>
            <w:rStyle w:val="Hyperlink"/>
            <w:noProof/>
            <w:lang w:val="id-ID"/>
          </w:rPr>
          <w:t>I.1</w:t>
        </w:r>
        <w:r w:rsidR="001E3E77" w:rsidRPr="002C1DB4">
          <w:rPr>
            <w:rFonts w:asciiTheme="minorHAnsi" w:eastAsiaTheme="minorEastAsia" w:hAnsiTheme="minorHAnsi" w:cstheme="minorBidi"/>
            <w:noProof/>
            <w:sz w:val="22"/>
            <w:szCs w:val="22"/>
            <w:lang w:val="id-ID" w:eastAsia="en-ID"/>
          </w:rPr>
          <w:tab/>
        </w:r>
        <w:r w:rsidR="001E3E77" w:rsidRPr="002C1DB4">
          <w:rPr>
            <w:rStyle w:val="Hyperlink"/>
            <w:noProof/>
            <w:lang w:val="id-ID"/>
          </w:rPr>
          <w:t>Latar Belakang</w:t>
        </w:r>
        <w:r w:rsidR="001E3E77" w:rsidRPr="002C1DB4">
          <w:rPr>
            <w:noProof/>
            <w:webHidden/>
            <w:lang w:val="id-ID"/>
          </w:rPr>
          <w:tab/>
        </w:r>
        <w:r w:rsidR="001E3E77" w:rsidRPr="002C1DB4">
          <w:rPr>
            <w:noProof/>
            <w:webHidden/>
            <w:lang w:val="id-ID"/>
          </w:rPr>
          <w:fldChar w:fldCharType="begin"/>
        </w:r>
        <w:r w:rsidR="001E3E77" w:rsidRPr="002C1DB4">
          <w:rPr>
            <w:noProof/>
            <w:webHidden/>
            <w:lang w:val="id-ID"/>
          </w:rPr>
          <w:instrText xml:space="preserve"> PAGEREF _Toc20479136 \h </w:instrText>
        </w:r>
        <w:r w:rsidR="001E3E77" w:rsidRPr="002C1DB4">
          <w:rPr>
            <w:noProof/>
            <w:webHidden/>
            <w:lang w:val="id-ID"/>
          </w:rPr>
        </w:r>
        <w:r w:rsidR="001E3E77" w:rsidRPr="002C1DB4">
          <w:rPr>
            <w:noProof/>
            <w:webHidden/>
            <w:lang w:val="id-ID"/>
          </w:rPr>
          <w:fldChar w:fldCharType="separate"/>
        </w:r>
        <w:r w:rsidR="004B4B0E" w:rsidRPr="002C1DB4">
          <w:rPr>
            <w:noProof/>
            <w:webHidden/>
            <w:lang w:val="id-ID"/>
          </w:rPr>
          <w:t>7</w:t>
        </w:r>
        <w:r w:rsidR="001E3E77" w:rsidRPr="002C1DB4">
          <w:rPr>
            <w:noProof/>
            <w:webHidden/>
            <w:lang w:val="id-ID"/>
          </w:rPr>
          <w:fldChar w:fldCharType="end"/>
        </w:r>
      </w:hyperlink>
    </w:p>
    <w:p w14:paraId="4B856096" w14:textId="6974791E" w:rsidR="001E3E77" w:rsidRPr="002C1DB4" w:rsidRDefault="0018136E">
      <w:pPr>
        <w:pStyle w:val="TOC2"/>
        <w:tabs>
          <w:tab w:val="left" w:pos="800"/>
          <w:tab w:val="right" w:leader="dot" w:pos="7927"/>
        </w:tabs>
        <w:rPr>
          <w:rFonts w:asciiTheme="minorHAnsi" w:eastAsiaTheme="minorEastAsia" w:hAnsiTheme="minorHAnsi" w:cstheme="minorBidi"/>
          <w:noProof/>
          <w:sz w:val="22"/>
          <w:szCs w:val="22"/>
          <w:lang w:val="id-ID" w:eastAsia="en-ID"/>
        </w:rPr>
      </w:pPr>
      <w:hyperlink w:anchor="_Toc20479137" w:history="1">
        <w:r w:rsidR="001E3E77" w:rsidRPr="002C1DB4">
          <w:rPr>
            <w:rStyle w:val="Hyperlink"/>
            <w:noProof/>
            <w:lang w:val="id-ID"/>
          </w:rPr>
          <w:t>I.2</w:t>
        </w:r>
        <w:r w:rsidR="001E3E77" w:rsidRPr="002C1DB4">
          <w:rPr>
            <w:rFonts w:asciiTheme="minorHAnsi" w:eastAsiaTheme="minorEastAsia" w:hAnsiTheme="minorHAnsi" w:cstheme="minorBidi"/>
            <w:noProof/>
            <w:sz w:val="22"/>
            <w:szCs w:val="22"/>
            <w:lang w:val="id-ID" w:eastAsia="en-ID"/>
          </w:rPr>
          <w:tab/>
        </w:r>
        <w:r w:rsidR="001E3E77" w:rsidRPr="002C1DB4">
          <w:rPr>
            <w:rStyle w:val="Hyperlink"/>
            <w:noProof/>
            <w:lang w:val="id-ID"/>
          </w:rPr>
          <w:t>Rumusan Masalah</w:t>
        </w:r>
        <w:r w:rsidR="001E3E77" w:rsidRPr="002C1DB4">
          <w:rPr>
            <w:noProof/>
            <w:webHidden/>
            <w:lang w:val="id-ID"/>
          </w:rPr>
          <w:tab/>
        </w:r>
        <w:r w:rsidR="001E3E77" w:rsidRPr="002C1DB4">
          <w:rPr>
            <w:noProof/>
            <w:webHidden/>
            <w:lang w:val="id-ID"/>
          </w:rPr>
          <w:fldChar w:fldCharType="begin"/>
        </w:r>
        <w:r w:rsidR="001E3E77" w:rsidRPr="002C1DB4">
          <w:rPr>
            <w:noProof/>
            <w:webHidden/>
            <w:lang w:val="id-ID"/>
          </w:rPr>
          <w:instrText xml:space="preserve"> PAGEREF _Toc20479137 \h </w:instrText>
        </w:r>
        <w:r w:rsidR="001E3E77" w:rsidRPr="002C1DB4">
          <w:rPr>
            <w:noProof/>
            <w:webHidden/>
            <w:lang w:val="id-ID"/>
          </w:rPr>
        </w:r>
        <w:r w:rsidR="001E3E77" w:rsidRPr="002C1DB4">
          <w:rPr>
            <w:noProof/>
            <w:webHidden/>
            <w:lang w:val="id-ID"/>
          </w:rPr>
          <w:fldChar w:fldCharType="separate"/>
        </w:r>
        <w:r w:rsidR="004B4B0E" w:rsidRPr="002C1DB4">
          <w:rPr>
            <w:noProof/>
            <w:webHidden/>
            <w:lang w:val="id-ID"/>
          </w:rPr>
          <w:t>9</w:t>
        </w:r>
        <w:r w:rsidR="001E3E77" w:rsidRPr="002C1DB4">
          <w:rPr>
            <w:noProof/>
            <w:webHidden/>
            <w:lang w:val="id-ID"/>
          </w:rPr>
          <w:fldChar w:fldCharType="end"/>
        </w:r>
      </w:hyperlink>
    </w:p>
    <w:p w14:paraId="56D73A79" w14:textId="183F0FF1" w:rsidR="001E3E77" w:rsidRPr="002C1DB4" w:rsidRDefault="0018136E">
      <w:pPr>
        <w:pStyle w:val="TOC2"/>
        <w:tabs>
          <w:tab w:val="left" w:pos="800"/>
          <w:tab w:val="right" w:leader="dot" w:pos="7927"/>
        </w:tabs>
        <w:rPr>
          <w:rFonts w:asciiTheme="minorHAnsi" w:eastAsiaTheme="minorEastAsia" w:hAnsiTheme="minorHAnsi" w:cstheme="minorBidi"/>
          <w:noProof/>
          <w:sz w:val="22"/>
          <w:szCs w:val="22"/>
          <w:lang w:val="id-ID" w:eastAsia="en-ID"/>
        </w:rPr>
      </w:pPr>
      <w:hyperlink w:anchor="_Toc20479138" w:history="1">
        <w:r w:rsidR="001E3E77" w:rsidRPr="002C1DB4">
          <w:rPr>
            <w:rStyle w:val="Hyperlink"/>
            <w:noProof/>
            <w:lang w:val="id-ID"/>
          </w:rPr>
          <w:t>I.3</w:t>
        </w:r>
        <w:r w:rsidR="001E3E77" w:rsidRPr="002C1DB4">
          <w:rPr>
            <w:rFonts w:asciiTheme="minorHAnsi" w:eastAsiaTheme="minorEastAsia" w:hAnsiTheme="minorHAnsi" w:cstheme="minorBidi"/>
            <w:noProof/>
            <w:sz w:val="22"/>
            <w:szCs w:val="22"/>
            <w:lang w:val="id-ID" w:eastAsia="en-ID"/>
          </w:rPr>
          <w:tab/>
        </w:r>
        <w:r w:rsidR="001E3E77" w:rsidRPr="002C1DB4">
          <w:rPr>
            <w:rStyle w:val="Hyperlink"/>
            <w:noProof/>
            <w:lang w:val="id-ID"/>
          </w:rPr>
          <w:t>Tujuan</w:t>
        </w:r>
        <w:r w:rsidR="001E3E77" w:rsidRPr="002C1DB4">
          <w:rPr>
            <w:noProof/>
            <w:webHidden/>
            <w:lang w:val="id-ID"/>
          </w:rPr>
          <w:tab/>
        </w:r>
        <w:r w:rsidR="001E3E77" w:rsidRPr="002C1DB4">
          <w:rPr>
            <w:noProof/>
            <w:webHidden/>
            <w:lang w:val="id-ID"/>
          </w:rPr>
          <w:fldChar w:fldCharType="begin"/>
        </w:r>
        <w:r w:rsidR="001E3E77" w:rsidRPr="002C1DB4">
          <w:rPr>
            <w:noProof/>
            <w:webHidden/>
            <w:lang w:val="id-ID"/>
          </w:rPr>
          <w:instrText xml:space="preserve"> PAGEREF _Toc20479138 \h </w:instrText>
        </w:r>
        <w:r w:rsidR="001E3E77" w:rsidRPr="002C1DB4">
          <w:rPr>
            <w:noProof/>
            <w:webHidden/>
            <w:lang w:val="id-ID"/>
          </w:rPr>
        </w:r>
        <w:r w:rsidR="001E3E77" w:rsidRPr="002C1DB4">
          <w:rPr>
            <w:noProof/>
            <w:webHidden/>
            <w:lang w:val="id-ID"/>
          </w:rPr>
          <w:fldChar w:fldCharType="separate"/>
        </w:r>
        <w:r w:rsidR="004B4B0E" w:rsidRPr="002C1DB4">
          <w:rPr>
            <w:noProof/>
            <w:webHidden/>
            <w:lang w:val="id-ID"/>
          </w:rPr>
          <w:t>9</w:t>
        </w:r>
        <w:r w:rsidR="001E3E77" w:rsidRPr="002C1DB4">
          <w:rPr>
            <w:noProof/>
            <w:webHidden/>
            <w:lang w:val="id-ID"/>
          </w:rPr>
          <w:fldChar w:fldCharType="end"/>
        </w:r>
      </w:hyperlink>
    </w:p>
    <w:p w14:paraId="19EB27F3" w14:textId="05065F77" w:rsidR="001E3E77" w:rsidRPr="002C1DB4" w:rsidRDefault="0018136E">
      <w:pPr>
        <w:pStyle w:val="TOC2"/>
        <w:tabs>
          <w:tab w:val="left" w:pos="800"/>
          <w:tab w:val="right" w:leader="dot" w:pos="7927"/>
        </w:tabs>
        <w:rPr>
          <w:rFonts w:asciiTheme="minorHAnsi" w:eastAsiaTheme="minorEastAsia" w:hAnsiTheme="minorHAnsi" w:cstheme="minorBidi"/>
          <w:noProof/>
          <w:sz w:val="22"/>
          <w:szCs w:val="22"/>
          <w:lang w:val="id-ID" w:eastAsia="en-ID"/>
        </w:rPr>
      </w:pPr>
      <w:hyperlink w:anchor="_Toc20479139" w:history="1">
        <w:r w:rsidR="001E3E77" w:rsidRPr="002C1DB4">
          <w:rPr>
            <w:rStyle w:val="Hyperlink"/>
            <w:noProof/>
            <w:lang w:val="id-ID"/>
          </w:rPr>
          <w:t>I.4</w:t>
        </w:r>
        <w:r w:rsidR="001E3E77" w:rsidRPr="002C1DB4">
          <w:rPr>
            <w:rFonts w:asciiTheme="minorHAnsi" w:eastAsiaTheme="minorEastAsia" w:hAnsiTheme="minorHAnsi" w:cstheme="minorBidi"/>
            <w:noProof/>
            <w:sz w:val="22"/>
            <w:szCs w:val="22"/>
            <w:lang w:val="id-ID" w:eastAsia="en-ID"/>
          </w:rPr>
          <w:tab/>
        </w:r>
        <w:r w:rsidR="001E3E77" w:rsidRPr="002C1DB4">
          <w:rPr>
            <w:rStyle w:val="Hyperlink"/>
            <w:noProof/>
            <w:lang w:val="id-ID"/>
          </w:rPr>
          <w:t>Batasan Masalah</w:t>
        </w:r>
        <w:r w:rsidR="001E3E77" w:rsidRPr="002C1DB4">
          <w:rPr>
            <w:noProof/>
            <w:webHidden/>
            <w:lang w:val="id-ID"/>
          </w:rPr>
          <w:tab/>
        </w:r>
        <w:r w:rsidR="001E3E77" w:rsidRPr="002C1DB4">
          <w:rPr>
            <w:noProof/>
            <w:webHidden/>
            <w:lang w:val="id-ID"/>
          </w:rPr>
          <w:fldChar w:fldCharType="begin"/>
        </w:r>
        <w:r w:rsidR="001E3E77" w:rsidRPr="002C1DB4">
          <w:rPr>
            <w:noProof/>
            <w:webHidden/>
            <w:lang w:val="id-ID"/>
          </w:rPr>
          <w:instrText xml:space="preserve"> PAGEREF _Toc20479139 \h </w:instrText>
        </w:r>
        <w:r w:rsidR="001E3E77" w:rsidRPr="002C1DB4">
          <w:rPr>
            <w:noProof/>
            <w:webHidden/>
            <w:lang w:val="id-ID"/>
          </w:rPr>
        </w:r>
        <w:r w:rsidR="001E3E77" w:rsidRPr="002C1DB4">
          <w:rPr>
            <w:noProof/>
            <w:webHidden/>
            <w:lang w:val="id-ID"/>
          </w:rPr>
          <w:fldChar w:fldCharType="separate"/>
        </w:r>
        <w:r w:rsidR="004B4B0E" w:rsidRPr="002C1DB4">
          <w:rPr>
            <w:noProof/>
            <w:webHidden/>
            <w:lang w:val="id-ID"/>
          </w:rPr>
          <w:t>10</w:t>
        </w:r>
        <w:r w:rsidR="001E3E77" w:rsidRPr="002C1DB4">
          <w:rPr>
            <w:noProof/>
            <w:webHidden/>
            <w:lang w:val="id-ID"/>
          </w:rPr>
          <w:fldChar w:fldCharType="end"/>
        </w:r>
      </w:hyperlink>
    </w:p>
    <w:p w14:paraId="6D684FA5" w14:textId="06F17524" w:rsidR="001E3E77" w:rsidRPr="002C1DB4" w:rsidRDefault="0018136E">
      <w:pPr>
        <w:pStyle w:val="TOC2"/>
        <w:tabs>
          <w:tab w:val="left" w:pos="800"/>
          <w:tab w:val="right" w:leader="dot" w:pos="7927"/>
        </w:tabs>
        <w:rPr>
          <w:rFonts w:asciiTheme="minorHAnsi" w:eastAsiaTheme="minorEastAsia" w:hAnsiTheme="minorHAnsi" w:cstheme="minorBidi"/>
          <w:noProof/>
          <w:sz w:val="22"/>
          <w:szCs w:val="22"/>
          <w:lang w:val="id-ID" w:eastAsia="en-ID"/>
        </w:rPr>
      </w:pPr>
      <w:hyperlink w:anchor="_Toc20479140" w:history="1">
        <w:r w:rsidR="001E3E77" w:rsidRPr="002C1DB4">
          <w:rPr>
            <w:rStyle w:val="Hyperlink"/>
            <w:noProof/>
            <w:lang w:val="id-ID"/>
          </w:rPr>
          <w:t>I.5</w:t>
        </w:r>
        <w:r w:rsidR="001E3E77" w:rsidRPr="002C1DB4">
          <w:rPr>
            <w:rFonts w:asciiTheme="minorHAnsi" w:eastAsiaTheme="minorEastAsia" w:hAnsiTheme="minorHAnsi" w:cstheme="minorBidi"/>
            <w:noProof/>
            <w:sz w:val="22"/>
            <w:szCs w:val="22"/>
            <w:lang w:val="id-ID" w:eastAsia="en-ID"/>
          </w:rPr>
          <w:tab/>
        </w:r>
        <w:r w:rsidR="001E3E77" w:rsidRPr="002C1DB4">
          <w:rPr>
            <w:rStyle w:val="Hyperlink"/>
            <w:noProof/>
            <w:lang w:val="id-ID"/>
          </w:rPr>
          <w:t>Metodologi</w:t>
        </w:r>
        <w:r w:rsidR="001E3E77" w:rsidRPr="002C1DB4">
          <w:rPr>
            <w:noProof/>
            <w:webHidden/>
            <w:lang w:val="id-ID"/>
          </w:rPr>
          <w:tab/>
        </w:r>
        <w:r w:rsidR="001E3E77" w:rsidRPr="002C1DB4">
          <w:rPr>
            <w:noProof/>
            <w:webHidden/>
            <w:lang w:val="id-ID"/>
          </w:rPr>
          <w:fldChar w:fldCharType="begin"/>
        </w:r>
        <w:r w:rsidR="001E3E77" w:rsidRPr="002C1DB4">
          <w:rPr>
            <w:noProof/>
            <w:webHidden/>
            <w:lang w:val="id-ID"/>
          </w:rPr>
          <w:instrText xml:space="preserve"> PAGEREF _Toc20479140 \h </w:instrText>
        </w:r>
        <w:r w:rsidR="001E3E77" w:rsidRPr="002C1DB4">
          <w:rPr>
            <w:noProof/>
            <w:webHidden/>
            <w:lang w:val="id-ID"/>
          </w:rPr>
        </w:r>
        <w:r w:rsidR="001E3E77" w:rsidRPr="002C1DB4">
          <w:rPr>
            <w:noProof/>
            <w:webHidden/>
            <w:lang w:val="id-ID"/>
          </w:rPr>
          <w:fldChar w:fldCharType="separate"/>
        </w:r>
        <w:r w:rsidR="004B4B0E" w:rsidRPr="002C1DB4">
          <w:rPr>
            <w:noProof/>
            <w:webHidden/>
            <w:lang w:val="id-ID"/>
          </w:rPr>
          <w:t>10</w:t>
        </w:r>
        <w:r w:rsidR="001E3E77" w:rsidRPr="002C1DB4">
          <w:rPr>
            <w:noProof/>
            <w:webHidden/>
            <w:lang w:val="id-ID"/>
          </w:rPr>
          <w:fldChar w:fldCharType="end"/>
        </w:r>
      </w:hyperlink>
    </w:p>
    <w:p w14:paraId="55C459E3" w14:textId="2414F8EC" w:rsidR="001E3E77" w:rsidRPr="002C1DB4" w:rsidRDefault="0018136E">
      <w:pPr>
        <w:pStyle w:val="TOC2"/>
        <w:tabs>
          <w:tab w:val="left" w:pos="800"/>
          <w:tab w:val="right" w:leader="dot" w:pos="7927"/>
        </w:tabs>
        <w:rPr>
          <w:rFonts w:asciiTheme="minorHAnsi" w:eastAsiaTheme="minorEastAsia" w:hAnsiTheme="minorHAnsi" w:cstheme="minorBidi"/>
          <w:noProof/>
          <w:sz w:val="22"/>
          <w:szCs w:val="22"/>
          <w:lang w:val="id-ID" w:eastAsia="en-ID"/>
        </w:rPr>
      </w:pPr>
      <w:hyperlink w:anchor="_Toc20479141" w:history="1">
        <w:r w:rsidR="001E3E77" w:rsidRPr="002C1DB4">
          <w:rPr>
            <w:rStyle w:val="Hyperlink"/>
            <w:noProof/>
            <w:lang w:val="id-ID"/>
          </w:rPr>
          <w:t>I.6</w:t>
        </w:r>
        <w:r w:rsidR="001E3E77" w:rsidRPr="002C1DB4">
          <w:rPr>
            <w:rFonts w:asciiTheme="minorHAnsi" w:eastAsiaTheme="minorEastAsia" w:hAnsiTheme="minorHAnsi" w:cstheme="minorBidi"/>
            <w:noProof/>
            <w:sz w:val="22"/>
            <w:szCs w:val="22"/>
            <w:lang w:val="id-ID" w:eastAsia="en-ID"/>
          </w:rPr>
          <w:tab/>
        </w:r>
        <w:r w:rsidR="001E3E77" w:rsidRPr="002C1DB4">
          <w:rPr>
            <w:rStyle w:val="Hyperlink"/>
            <w:noProof/>
            <w:lang w:val="id-ID"/>
          </w:rPr>
          <w:t>Jadwal Pelaksanaan Tugas Akhir</w:t>
        </w:r>
        <w:r w:rsidR="001E3E77" w:rsidRPr="002C1DB4">
          <w:rPr>
            <w:noProof/>
            <w:webHidden/>
            <w:lang w:val="id-ID"/>
          </w:rPr>
          <w:tab/>
        </w:r>
        <w:r w:rsidR="001E3E77" w:rsidRPr="002C1DB4">
          <w:rPr>
            <w:noProof/>
            <w:webHidden/>
            <w:lang w:val="id-ID"/>
          </w:rPr>
          <w:fldChar w:fldCharType="begin"/>
        </w:r>
        <w:r w:rsidR="001E3E77" w:rsidRPr="002C1DB4">
          <w:rPr>
            <w:noProof/>
            <w:webHidden/>
            <w:lang w:val="id-ID"/>
          </w:rPr>
          <w:instrText xml:space="preserve"> PAGEREF _Toc20479141 \h </w:instrText>
        </w:r>
        <w:r w:rsidR="001E3E77" w:rsidRPr="002C1DB4">
          <w:rPr>
            <w:noProof/>
            <w:webHidden/>
            <w:lang w:val="id-ID"/>
          </w:rPr>
        </w:r>
        <w:r w:rsidR="001E3E77" w:rsidRPr="002C1DB4">
          <w:rPr>
            <w:noProof/>
            <w:webHidden/>
            <w:lang w:val="id-ID"/>
          </w:rPr>
          <w:fldChar w:fldCharType="separate"/>
        </w:r>
        <w:r w:rsidR="004B4B0E" w:rsidRPr="002C1DB4">
          <w:rPr>
            <w:noProof/>
            <w:webHidden/>
            <w:lang w:val="id-ID"/>
          </w:rPr>
          <w:t>11</w:t>
        </w:r>
        <w:r w:rsidR="001E3E77" w:rsidRPr="002C1DB4">
          <w:rPr>
            <w:noProof/>
            <w:webHidden/>
            <w:lang w:val="id-ID"/>
          </w:rPr>
          <w:fldChar w:fldCharType="end"/>
        </w:r>
      </w:hyperlink>
    </w:p>
    <w:p w14:paraId="68B9377F" w14:textId="7726BCB3" w:rsidR="001E3E77" w:rsidRPr="002C1DB4" w:rsidRDefault="0018136E">
      <w:pPr>
        <w:pStyle w:val="TOC1"/>
        <w:tabs>
          <w:tab w:val="right" w:leader="dot" w:pos="7927"/>
        </w:tabs>
        <w:rPr>
          <w:rFonts w:asciiTheme="minorHAnsi" w:eastAsiaTheme="minorEastAsia" w:hAnsiTheme="minorHAnsi" w:cstheme="minorBidi"/>
          <w:b w:val="0"/>
          <w:noProof/>
          <w:sz w:val="22"/>
          <w:szCs w:val="22"/>
          <w:lang w:val="id-ID" w:eastAsia="en-ID"/>
        </w:rPr>
      </w:pPr>
      <w:hyperlink w:anchor="_Toc20479142" w:history="1">
        <w:r w:rsidR="001E3E77" w:rsidRPr="002C1DB4">
          <w:rPr>
            <w:rStyle w:val="Hyperlink"/>
            <w:noProof/>
            <w:lang w:val="id-ID"/>
          </w:rPr>
          <w:t>BAB II STUDI LITERATUR</w:t>
        </w:r>
        <w:r w:rsidR="001E3E77" w:rsidRPr="002C1DB4">
          <w:rPr>
            <w:noProof/>
            <w:webHidden/>
            <w:lang w:val="id-ID"/>
          </w:rPr>
          <w:tab/>
        </w:r>
        <w:r w:rsidR="001E3E77" w:rsidRPr="002C1DB4">
          <w:rPr>
            <w:noProof/>
            <w:webHidden/>
            <w:lang w:val="id-ID"/>
          </w:rPr>
          <w:fldChar w:fldCharType="begin"/>
        </w:r>
        <w:r w:rsidR="001E3E77" w:rsidRPr="002C1DB4">
          <w:rPr>
            <w:noProof/>
            <w:webHidden/>
            <w:lang w:val="id-ID"/>
          </w:rPr>
          <w:instrText xml:space="preserve"> PAGEREF _Toc20479142 \h </w:instrText>
        </w:r>
        <w:r w:rsidR="001E3E77" w:rsidRPr="002C1DB4">
          <w:rPr>
            <w:noProof/>
            <w:webHidden/>
            <w:lang w:val="id-ID"/>
          </w:rPr>
        </w:r>
        <w:r w:rsidR="001E3E77" w:rsidRPr="002C1DB4">
          <w:rPr>
            <w:noProof/>
            <w:webHidden/>
            <w:lang w:val="id-ID"/>
          </w:rPr>
          <w:fldChar w:fldCharType="separate"/>
        </w:r>
        <w:r w:rsidR="004B4B0E" w:rsidRPr="002C1DB4">
          <w:rPr>
            <w:noProof/>
            <w:webHidden/>
            <w:lang w:val="id-ID"/>
          </w:rPr>
          <w:t>13</w:t>
        </w:r>
        <w:r w:rsidR="001E3E77" w:rsidRPr="002C1DB4">
          <w:rPr>
            <w:noProof/>
            <w:webHidden/>
            <w:lang w:val="id-ID"/>
          </w:rPr>
          <w:fldChar w:fldCharType="end"/>
        </w:r>
      </w:hyperlink>
    </w:p>
    <w:p w14:paraId="249301C4" w14:textId="5E3DF7D6" w:rsidR="001E3E77" w:rsidRPr="002C1DB4" w:rsidRDefault="0018136E">
      <w:pPr>
        <w:pStyle w:val="TOC2"/>
        <w:tabs>
          <w:tab w:val="left" w:pos="800"/>
          <w:tab w:val="right" w:leader="dot" w:pos="7927"/>
        </w:tabs>
        <w:rPr>
          <w:rFonts w:asciiTheme="minorHAnsi" w:eastAsiaTheme="minorEastAsia" w:hAnsiTheme="minorHAnsi" w:cstheme="minorBidi"/>
          <w:noProof/>
          <w:sz w:val="22"/>
          <w:szCs w:val="22"/>
          <w:lang w:val="id-ID" w:eastAsia="en-ID"/>
        </w:rPr>
      </w:pPr>
      <w:hyperlink w:anchor="_Toc20479143" w:history="1">
        <w:r w:rsidR="001E3E77" w:rsidRPr="002C1DB4">
          <w:rPr>
            <w:rStyle w:val="Hyperlink"/>
            <w:noProof/>
            <w:lang w:val="id-ID"/>
          </w:rPr>
          <w:t>II.1</w:t>
        </w:r>
        <w:r w:rsidR="001E3E77" w:rsidRPr="002C1DB4">
          <w:rPr>
            <w:rFonts w:asciiTheme="minorHAnsi" w:eastAsiaTheme="minorEastAsia" w:hAnsiTheme="minorHAnsi" w:cstheme="minorBidi"/>
            <w:noProof/>
            <w:sz w:val="22"/>
            <w:szCs w:val="22"/>
            <w:lang w:val="id-ID" w:eastAsia="en-ID"/>
          </w:rPr>
          <w:tab/>
        </w:r>
        <w:r w:rsidR="001E3E77" w:rsidRPr="002C1DB4">
          <w:rPr>
            <w:rStyle w:val="Hyperlink"/>
            <w:noProof/>
            <w:lang w:val="id-ID"/>
          </w:rPr>
          <w:t>Contoh Subbab</w:t>
        </w:r>
        <w:r w:rsidR="001E3E77" w:rsidRPr="002C1DB4">
          <w:rPr>
            <w:noProof/>
            <w:webHidden/>
            <w:lang w:val="id-ID"/>
          </w:rPr>
          <w:tab/>
        </w:r>
        <w:r w:rsidR="001E3E77" w:rsidRPr="002C1DB4">
          <w:rPr>
            <w:noProof/>
            <w:webHidden/>
            <w:lang w:val="id-ID"/>
          </w:rPr>
          <w:fldChar w:fldCharType="begin"/>
        </w:r>
        <w:r w:rsidR="001E3E77" w:rsidRPr="002C1DB4">
          <w:rPr>
            <w:noProof/>
            <w:webHidden/>
            <w:lang w:val="id-ID"/>
          </w:rPr>
          <w:instrText xml:space="preserve"> PAGEREF _Toc20479143 \h </w:instrText>
        </w:r>
        <w:r w:rsidR="001E3E77" w:rsidRPr="002C1DB4">
          <w:rPr>
            <w:noProof/>
            <w:webHidden/>
            <w:lang w:val="id-ID"/>
          </w:rPr>
        </w:r>
        <w:r w:rsidR="001E3E77" w:rsidRPr="002C1DB4">
          <w:rPr>
            <w:noProof/>
            <w:webHidden/>
            <w:lang w:val="id-ID"/>
          </w:rPr>
          <w:fldChar w:fldCharType="separate"/>
        </w:r>
        <w:r w:rsidR="004B4B0E" w:rsidRPr="002C1DB4">
          <w:rPr>
            <w:b/>
            <w:bCs/>
            <w:noProof/>
            <w:webHidden/>
            <w:lang w:val="id-ID"/>
          </w:rPr>
          <w:t>Error! Bookmark not defined.</w:t>
        </w:r>
        <w:r w:rsidR="001E3E77" w:rsidRPr="002C1DB4">
          <w:rPr>
            <w:noProof/>
            <w:webHidden/>
            <w:lang w:val="id-ID"/>
          </w:rPr>
          <w:fldChar w:fldCharType="end"/>
        </w:r>
      </w:hyperlink>
    </w:p>
    <w:p w14:paraId="36B794FE" w14:textId="2C95EDC0" w:rsidR="001E3E77" w:rsidRPr="002C1DB4" w:rsidRDefault="0018136E">
      <w:pPr>
        <w:pStyle w:val="TOC3"/>
        <w:tabs>
          <w:tab w:val="left" w:pos="1200"/>
          <w:tab w:val="right" w:leader="dot" w:pos="7927"/>
        </w:tabs>
        <w:rPr>
          <w:rFonts w:asciiTheme="minorHAnsi" w:eastAsiaTheme="minorEastAsia" w:hAnsiTheme="minorHAnsi" w:cstheme="minorBidi"/>
          <w:noProof/>
          <w:sz w:val="22"/>
          <w:szCs w:val="22"/>
          <w:lang w:eastAsia="en-ID"/>
        </w:rPr>
      </w:pPr>
      <w:hyperlink w:anchor="_Toc20479144" w:history="1">
        <w:r w:rsidR="001E3E77" w:rsidRPr="002C1DB4">
          <w:rPr>
            <w:rStyle w:val="Hyperlink"/>
            <w:noProof/>
          </w:rPr>
          <w:t>II.1.1</w:t>
        </w:r>
        <w:r w:rsidR="001E3E77" w:rsidRPr="002C1DB4">
          <w:rPr>
            <w:rFonts w:asciiTheme="minorHAnsi" w:eastAsiaTheme="minorEastAsia" w:hAnsiTheme="minorHAnsi" w:cstheme="minorBidi"/>
            <w:noProof/>
            <w:sz w:val="22"/>
            <w:szCs w:val="22"/>
            <w:lang w:eastAsia="en-ID"/>
          </w:rPr>
          <w:tab/>
        </w:r>
        <w:r w:rsidR="001E3E77" w:rsidRPr="002C1DB4">
          <w:rPr>
            <w:rStyle w:val="Hyperlink"/>
            <w:noProof/>
          </w:rPr>
          <w:t>Contoh Subbab</w:t>
        </w:r>
        <w:r w:rsidR="001E3E77" w:rsidRPr="002C1DB4">
          <w:rPr>
            <w:noProof/>
            <w:webHidden/>
          </w:rPr>
          <w:tab/>
        </w:r>
        <w:r w:rsidR="001E3E77" w:rsidRPr="002C1DB4">
          <w:rPr>
            <w:noProof/>
            <w:webHidden/>
          </w:rPr>
          <w:fldChar w:fldCharType="begin"/>
        </w:r>
        <w:r w:rsidR="001E3E77" w:rsidRPr="002C1DB4">
          <w:rPr>
            <w:noProof/>
            <w:webHidden/>
          </w:rPr>
          <w:instrText xml:space="preserve"> PAGEREF _Toc20479144 \h </w:instrText>
        </w:r>
        <w:r w:rsidR="001E3E77" w:rsidRPr="002C1DB4">
          <w:rPr>
            <w:noProof/>
            <w:webHidden/>
          </w:rPr>
        </w:r>
        <w:r w:rsidR="001E3E77" w:rsidRPr="002C1DB4">
          <w:rPr>
            <w:noProof/>
            <w:webHidden/>
          </w:rPr>
          <w:fldChar w:fldCharType="separate"/>
        </w:r>
        <w:r w:rsidR="004B4B0E" w:rsidRPr="002C1DB4">
          <w:rPr>
            <w:b/>
            <w:bCs/>
            <w:noProof/>
            <w:webHidden/>
          </w:rPr>
          <w:t>Error! Bookmark not defined.</w:t>
        </w:r>
        <w:r w:rsidR="001E3E77" w:rsidRPr="002C1DB4">
          <w:rPr>
            <w:noProof/>
            <w:webHidden/>
          </w:rPr>
          <w:fldChar w:fldCharType="end"/>
        </w:r>
      </w:hyperlink>
    </w:p>
    <w:p w14:paraId="3BDBB77B" w14:textId="267BE4DB" w:rsidR="001E3E77" w:rsidRPr="002C1DB4" w:rsidRDefault="0018136E">
      <w:pPr>
        <w:pStyle w:val="TOC1"/>
        <w:tabs>
          <w:tab w:val="right" w:leader="dot" w:pos="7927"/>
        </w:tabs>
        <w:rPr>
          <w:rFonts w:asciiTheme="minorHAnsi" w:eastAsiaTheme="minorEastAsia" w:hAnsiTheme="minorHAnsi" w:cstheme="minorBidi"/>
          <w:b w:val="0"/>
          <w:noProof/>
          <w:sz w:val="22"/>
          <w:szCs w:val="22"/>
          <w:lang w:val="id-ID" w:eastAsia="en-ID"/>
        </w:rPr>
      </w:pPr>
      <w:hyperlink w:anchor="_Toc20479145" w:history="1">
        <w:r w:rsidR="001E3E77" w:rsidRPr="002C1DB4">
          <w:rPr>
            <w:rStyle w:val="Hyperlink"/>
            <w:noProof/>
            <w:lang w:val="id-ID"/>
          </w:rPr>
          <w:t>BAB III &lt;RENCANA PENYELESAIAN MASALAH&gt;</w:t>
        </w:r>
        <w:r w:rsidR="001E3E77" w:rsidRPr="002C1DB4">
          <w:rPr>
            <w:noProof/>
            <w:webHidden/>
            <w:lang w:val="id-ID"/>
          </w:rPr>
          <w:tab/>
        </w:r>
        <w:r w:rsidR="001E3E77" w:rsidRPr="002C1DB4">
          <w:rPr>
            <w:noProof/>
            <w:webHidden/>
            <w:lang w:val="id-ID"/>
          </w:rPr>
          <w:fldChar w:fldCharType="begin"/>
        </w:r>
        <w:r w:rsidR="001E3E77" w:rsidRPr="002C1DB4">
          <w:rPr>
            <w:noProof/>
            <w:webHidden/>
            <w:lang w:val="id-ID"/>
          </w:rPr>
          <w:instrText xml:space="preserve"> PAGEREF _Toc20479145 \h </w:instrText>
        </w:r>
        <w:r w:rsidR="001E3E77" w:rsidRPr="002C1DB4">
          <w:rPr>
            <w:noProof/>
            <w:webHidden/>
            <w:lang w:val="id-ID"/>
          </w:rPr>
        </w:r>
        <w:r w:rsidR="001E3E77" w:rsidRPr="002C1DB4">
          <w:rPr>
            <w:noProof/>
            <w:webHidden/>
            <w:lang w:val="id-ID"/>
          </w:rPr>
          <w:fldChar w:fldCharType="separate"/>
        </w:r>
        <w:r w:rsidR="004B4B0E" w:rsidRPr="002C1DB4">
          <w:rPr>
            <w:noProof/>
            <w:webHidden/>
            <w:lang w:val="id-ID"/>
          </w:rPr>
          <w:t>22</w:t>
        </w:r>
        <w:r w:rsidR="001E3E77" w:rsidRPr="002C1DB4">
          <w:rPr>
            <w:noProof/>
            <w:webHidden/>
            <w:lang w:val="id-ID"/>
          </w:rPr>
          <w:fldChar w:fldCharType="end"/>
        </w:r>
      </w:hyperlink>
    </w:p>
    <w:p w14:paraId="771AB00A" w14:textId="0970831B" w:rsidR="001E3E77" w:rsidRPr="002C1DB4" w:rsidRDefault="0018136E">
      <w:pPr>
        <w:pStyle w:val="TOC1"/>
        <w:tabs>
          <w:tab w:val="right" w:leader="dot" w:pos="7927"/>
        </w:tabs>
        <w:rPr>
          <w:rFonts w:asciiTheme="minorHAnsi" w:eastAsiaTheme="minorEastAsia" w:hAnsiTheme="minorHAnsi" w:cstheme="minorBidi"/>
          <w:b w:val="0"/>
          <w:noProof/>
          <w:sz w:val="22"/>
          <w:szCs w:val="22"/>
          <w:lang w:val="id-ID" w:eastAsia="en-ID"/>
        </w:rPr>
      </w:pPr>
      <w:hyperlink w:anchor="_Toc20479146" w:history="1">
        <w:r w:rsidR="001E3E77" w:rsidRPr="002C1DB4">
          <w:rPr>
            <w:rStyle w:val="Hyperlink"/>
            <w:noProof/>
            <w:lang w:val="id-ID"/>
          </w:rPr>
          <w:t>DAFTAR PUSTAKA</w:t>
        </w:r>
        <w:r w:rsidR="001E3E77" w:rsidRPr="002C1DB4">
          <w:rPr>
            <w:noProof/>
            <w:webHidden/>
            <w:lang w:val="id-ID"/>
          </w:rPr>
          <w:tab/>
        </w:r>
        <w:r w:rsidR="001E3E77" w:rsidRPr="002C1DB4">
          <w:rPr>
            <w:noProof/>
            <w:webHidden/>
            <w:lang w:val="id-ID"/>
          </w:rPr>
          <w:fldChar w:fldCharType="begin"/>
        </w:r>
        <w:r w:rsidR="001E3E77" w:rsidRPr="002C1DB4">
          <w:rPr>
            <w:noProof/>
            <w:webHidden/>
            <w:lang w:val="id-ID"/>
          </w:rPr>
          <w:instrText xml:space="preserve"> PAGEREF _Toc20479146 \h </w:instrText>
        </w:r>
        <w:r w:rsidR="001E3E77" w:rsidRPr="002C1DB4">
          <w:rPr>
            <w:noProof/>
            <w:webHidden/>
            <w:lang w:val="id-ID"/>
          </w:rPr>
        </w:r>
        <w:r w:rsidR="001E3E77" w:rsidRPr="002C1DB4">
          <w:rPr>
            <w:noProof/>
            <w:webHidden/>
            <w:lang w:val="id-ID"/>
          </w:rPr>
          <w:fldChar w:fldCharType="separate"/>
        </w:r>
        <w:r w:rsidR="004B4B0E" w:rsidRPr="002C1DB4">
          <w:rPr>
            <w:noProof/>
            <w:webHidden/>
            <w:lang w:val="id-ID"/>
          </w:rPr>
          <w:t>23</w:t>
        </w:r>
        <w:r w:rsidR="001E3E77" w:rsidRPr="002C1DB4">
          <w:rPr>
            <w:noProof/>
            <w:webHidden/>
            <w:lang w:val="id-ID"/>
          </w:rPr>
          <w:fldChar w:fldCharType="end"/>
        </w:r>
      </w:hyperlink>
    </w:p>
    <w:p w14:paraId="4A412DE2" w14:textId="619FC039" w:rsidR="00640CC7" w:rsidRPr="002C1DB4" w:rsidRDefault="00A14D7A" w:rsidP="00640CC7">
      <w:r w:rsidRPr="002C1DB4">
        <w:fldChar w:fldCharType="end"/>
      </w:r>
    </w:p>
    <w:p w14:paraId="418A0B05" w14:textId="77777777" w:rsidR="00027C44" w:rsidRPr="002C1DB4" w:rsidRDefault="00027C44" w:rsidP="00476CBA"/>
    <w:p w14:paraId="67D5A970" w14:textId="77777777" w:rsidR="00027C44" w:rsidRPr="002C1DB4" w:rsidRDefault="00027C44" w:rsidP="00476CBA"/>
    <w:p w14:paraId="0AD219BD" w14:textId="77777777" w:rsidR="0040473D" w:rsidRPr="002C1DB4" w:rsidRDefault="0040473D" w:rsidP="00476CBA"/>
    <w:p w14:paraId="3932184A" w14:textId="77777777" w:rsidR="003E48BF" w:rsidRPr="002C1DB4" w:rsidRDefault="003E48BF" w:rsidP="00476CBA"/>
    <w:p w14:paraId="51DAA44D" w14:textId="77777777" w:rsidR="003E48BF" w:rsidRPr="002C1DB4" w:rsidRDefault="003E48BF" w:rsidP="00476CBA"/>
    <w:p w14:paraId="4BDDFA82" w14:textId="77777777" w:rsidR="0040473D" w:rsidRPr="002C1DB4" w:rsidRDefault="0040473D" w:rsidP="00476CBA">
      <w:pPr>
        <w:pStyle w:val="Title"/>
        <w:rPr>
          <w:lang w:val="id-ID"/>
        </w:rPr>
      </w:pPr>
      <w:bookmarkStart w:id="2" w:name="_Toc20479130"/>
      <w:bookmarkStart w:id="3" w:name="_Toc35414442"/>
      <w:bookmarkStart w:id="4" w:name="_Toc35414636"/>
      <w:r w:rsidRPr="002C1DB4">
        <w:rPr>
          <w:lang w:val="id-ID"/>
        </w:rPr>
        <w:t xml:space="preserve">DAFTAR </w:t>
      </w:r>
      <w:r w:rsidR="00D15E4A" w:rsidRPr="002C1DB4">
        <w:rPr>
          <w:lang w:val="id-ID"/>
        </w:rPr>
        <w:t>LAMPIRAN</w:t>
      </w:r>
      <w:bookmarkEnd w:id="2"/>
    </w:p>
    <w:p w14:paraId="1DE03395" w14:textId="77777777" w:rsidR="00D15E4A" w:rsidRPr="002C1DB4" w:rsidRDefault="00D15E4A" w:rsidP="00D15E4A"/>
    <w:p w14:paraId="3D279340" w14:textId="1EEB4828" w:rsidR="00640C62" w:rsidRPr="002C1DB4" w:rsidRDefault="00670641">
      <w:pPr>
        <w:pStyle w:val="TOC1"/>
        <w:tabs>
          <w:tab w:val="right" w:leader="dot" w:pos="7927"/>
        </w:tabs>
        <w:rPr>
          <w:rFonts w:asciiTheme="minorHAnsi" w:eastAsiaTheme="minorEastAsia" w:hAnsiTheme="minorHAnsi" w:cstheme="minorBidi"/>
          <w:b w:val="0"/>
          <w:noProof/>
          <w:sz w:val="22"/>
          <w:szCs w:val="22"/>
          <w:lang w:val="id-ID"/>
        </w:rPr>
      </w:pPr>
      <w:r w:rsidRPr="002C1DB4">
        <w:rPr>
          <w:b w:val="0"/>
          <w:lang w:val="id-ID"/>
        </w:rPr>
        <w:fldChar w:fldCharType="begin"/>
      </w:r>
      <w:r w:rsidRPr="002C1DB4">
        <w:rPr>
          <w:b w:val="0"/>
          <w:lang w:val="id-ID"/>
        </w:rPr>
        <w:instrText xml:space="preserve"> TOC \h \z \t "Lampiran1;1;Lampiran2;2;Lampiran3;3" </w:instrText>
      </w:r>
      <w:r w:rsidRPr="002C1DB4">
        <w:rPr>
          <w:b w:val="0"/>
          <w:lang w:val="id-ID"/>
        </w:rPr>
        <w:fldChar w:fldCharType="separate"/>
      </w:r>
      <w:hyperlink w:anchor="_Toc406869964" w:history="1">
        <w:r w:rsidR="00640C62" w:rsidRPr="002C1DB4">
          <w:rPr>
            <w:rStyle w:val="Hyperlink"/>
            <w:noProof/>
            <w:lang w:val="id-ID"/>
          </w:rPr>
          <w:t>Lampiran A. Contoh Judul Lampiran</w:t>
        </w:r>
        <w:r w:rsidR="00640C62" w:rsidRPr="002C1DB4">
          <w:rPr>
            <w:noProof/>
            <w:webHidden/>
            <w:lang w:val="id-ID"/>
          </w:rPr>
          <w:tab/>
        </w:r>
        <w:r w:rsidR="00640C62" w:rsidRPr="002C1DB4">
          <w:rPr>
            <w:noProof/>
            <w:webHidden/>
            <w:lang w:val="id-ID"/>
          </w:rPr>
          <w:fldChar w:fldCharType="begin"/>
        </w:r>
        <w:r w:rsidR="00640C62" w:rsidRPr="002C1DB4">
          <w:rPr>
            <w:noProof/>
            <w:webHidden/>
            <w:lang w:val="id-ID"/>
          </w:rPr>
          <w:instrText xml:space="preserve"> PAGEREF _Toc406869964 \h </w:instrText>
        </w:r>
        <w:r w:rsidR="00640C62" w:rsidRPr="002C1DB4">
          <w:rPr>
            <w:noProof/>
            <w:webHidden/>
            <w:lang w:val="id-ID"/>
          </w:rPr>
        </w:r>
        <w:r w:rsidR="00640C62" w:rsidRPr="002C1DB4">
          <w:rPr>
            <w:noProof/>
            <w:webHidden/>
            <w:lang w:val="id-ID"/>
          </w:rPr>
          <w:fldChar w:fldCharType="separate"/>
        </w:r>
        <w:r w:rsidR="004B4B0E" w:rsidRPr="002C1DB4">
          <w:rPr>
            <w:noProof/>
            <w:webHidden/>
            <w:lang w:val="id-ID"/>
          </w:rPr>
          <w:t>24</w:t>
        </w:r>
        <w:r w:rsidR="00640C62" w:rsidRPr="002C1DB4">
          <w:rPr>
            <w:noProof/>
            <w:webHidden/>
            <w:lang w:val="id-ID"/>
          </w:rPr>
          <w:fldChar w:fldCharType="end"/>
        </w:r>
      </w:hyperlink>
    </w:p>
    <w:p w14:paraId="3248D9F7" w14:textId="6D99C8B1" w:rsidR="00640C62" w:rsidRPr="002C1DB4" w:rsidRDefault="0018136E">
      <w:pPr>
        <w:pStyle w:val="TOC2"/>
        <w:tabs>
          <w:tab w:val="left" w:pos="800"/>
          <w:tab w:val="right" w:leader="dot" w:pos="7927"/>
        </w:tabs>
        <w:rPr>
          <w:rFonts w:asciiTheme="minorHAnsi" w:eastAsiaTheme="minorEastAsia" w:hAnsiTheme="minorHAnsi" w:cstheme="minorBidi"/>
          <w:noProof/>
          <w:sz w:val="22"/>
          <w:szCs w:val="22"/>
          <w:lang w:val="id-ID"/>
        </w:rPr>
      </w:pPr>
      <w:hyperlink w:anchor="_Toc406869965" w:history="1">
        <w:r w:rsidR="00640C62" w:rsidRPr="002C1DB4">
          <w:rPr>
            <w:rStyle w:val="Hyperlink"/>
            <w:noProof/>
            <w:lang w:val="id-ID"/>
          </w:rPr>
          <w:t>A.1</w:t>
        </w:r>
        <w:r w:rsidR="00640C62" w:rsidRPr="002C1DB4">
          <w:rPr>
            <w:rFonts w:asciiTheme="minorHAnsi" w:eastAsiaTheme="minorEastAsia" w:hAnsiTheme="minorHAnsi" w:cstheme="minorBidi"/>
            <w:noProof/>
            <w:sz w:val="22"/>
            <w:szCs w:val="22"/>
            <w:lang w:val="id-ID"/>
          </w:rPr>
          <w:tab/>
        </w:r>
        <w:r w:rsidR="00640C62" w:rsidRPr="002C1DB4">
          <w:rPr>
            <w:rStyle w:val="Hyperlink"/>
            <w:noProof/>
            <w:lang w:val="id-ID"/>
          </w:rPr>
          <w:t>Contoh Judul Anak Lampiran</w:t>
        </w:r>
        <w:r w:rsidR="00640C62" w:rsidRPr="002C1DB4">
          <w:rPr>
            <w:noProof/>
            <w:webHidden/>
            <w:lang w:val="id-ID"/>
          </w:rPr>
          <w:tab/>
        </w:r>
        <w:r w:rsidR="00640C62" w:rsidRPr="002C1DB4">
          <w:rPr>
            <w:noProof/>
            <w:webHidden/>
            <w:lang w:val="id-ID"/>
          </w:rPr>
          <w:fldChar w:fldCharType="begin"/>
        </w:r>
        <w:r w:rsidR="00640C62" w:rsidRPr="002C1DB4">
          <w:rPr>
            <w:noProof/>
            <w:webHidden/>
            <w:lang w:val="id-ID"/>
          </w:rPr>
          <w:instrText xml:space="preserve"> PAGEREF _Toc406869965 \h </w:instrText>
        </w:r>
        <w:r w:rsidR="00640C62" w:rsidRPr="002C1DB4">
          <w:rPr>
            <w:noProof/>
            <w:webHidden/>
            <w:lang w:val="id-ID"/>
          </w:rPr>
        </w:r>
        <w:r w:rsidR="00640C62" w:rsidRPr="002C1DB4">
          <w:rPr>
            <w:noProof/>
            <w:webHidden/>
            <w:lang w:val="id-ID"/>
          </w:rPr>
          <w:fldChar w:fldCharType="separate"/>
        </w:r>
        <w:r w:rsidR="004B4B0E" w:rsidRPr="002C1DB4">
          <w:rPr>
            <w:noProof/>
            <w:webHidden/>
            <w:lang w:val="id-ID"/>
          </w:rPr>
          <w:t>24</w:t>
        </w:r>
        <w:r w:rsidR="00640C62" w:rsidRPr="002C1DB4">
          <w:rPr>
            <w:noProof/>
            <w:webHidden/>
            <w:lang w:val="id-ID"/>
          </w:rPr>
          <w:fldChar w:fldCharType="end"/>
        </w:r>
      </w:hyperlink>
    </w:p>
    <w:p w14:paraId="2FDE98CC" w14:textId="77777777" w:rsidR="00D15E4A" w:rsidRPr="002C1DB4" w:rsidRDefault="00670641" w:rsidP="00D15E4A">
      <w:r w:rsidRPr="002C1DB4">
        <w:rPr>
          <w:b/>
        </w:rPr>
        <w:fldChar w:fldCharType="end"/>
      </w:r>
    </w:p>
    <w:p w14:paraId="09988934" w14:textId="77777777" w:rsidR="0040473D" w:rsidRPr="002C1DB4" w:rsidRDefault="0040473D" w:rsidP="00476CBA"/>
    <w:p w14:paraId="3BD4411E" w14:textId="77777777" w:rsidR="00027C44" w:rsidRPr="002C1DB4" w:rsidRDefault="00027C44" w:rsidP="00476CBA"/>
    <w:p w14:paraId="58D302B3" w14:textId="77777777" w:rsidR="0040473D" w:rsidRPr="002C1DB4" w:rsidRDefault="0040473D" w:rsidP="00476CBA">
      <w:pPr>
        <w:pStyle w:val="guidelines"/>
        <w:rPr>
          <w:lang w:val="id-ID"/>
        </w:rPr>
      </w:pPr>
    </w:p>
    <w:p w14:paraId="321B6EF6" w14:textId="47CB871F" w:rsidR="008362FF" w:rsidRPr="002C1DB4" w:rsidRDefault="0040473D" w:rsidP="00476CBA">
      <w:pPr>
        <w:pStyle w:val="Title"/>
        <w:rPr>
          <w:lang w:val="id-ID"/>
        </w:rPr>
      </w:pPr>
      <w:r w:rsidRPr="002C1DB4">
        <w:rPr>
          <w:kern w:val="0"/>
          <w:lang w:val="id-ID"/>
        </w:rPr>
        <w:br w:type="page"/>
      </w:r>
      <w:bookmarkStart w:id="5" w:name="_Toc20479131"/>
      <w:r w:rsidR="008362FF" w:rsidRPr="002C1DB4">
        <w:rPr>
          <w:lang w:val="id-ID"/>
        </w:rPr>
        <w:lastRenderedPageBreak/>
        <w:t xml:space="preserve">DAFTAR </w:t>
      </w:r>
      <w:r w:rsidR="00D15E4A" w:rsidRPr="002C1DB4">
        <w:rPr>
          <w:lang w:val="id-ID"/>
        </w:rPr>
        <w:t>GAMBAR</w:t>
      </w:r>
      <w:bookmarkEnd w:id="5"/>
    </w:p>
    <w:p w14:paraId="660B9590" w14:textId="6D54768F" w:rsidR="00ED7B23" w:rsidRPr="002C1DB4" w:rsidRDefault="00ED7B23" w:rsidP="00ED7B23">
      <w:pPr>
        <w:jc w:val="center"/>
      </w:pPr>
      <w:r w:rsidRPr="002C1DB4">
        <w:t>&lt;jika diperlukan&gt;</w:t>
      </w:r>
    </w:p>
    <w:p w14:paraId="617C965A" w14:textId="77777777" w:rsidR="00D15E4A" w:rsidRPr="002C1DB4" w:rsidRDefault="00D15E4A" w:rsidP="00D15E4A">
      <w:pPr>
        <w:rPr>
          <w:sz w:val="28"/>
        </w:rPr>
      </w:pPr>
    </w:p>
    <w:p w14:paraId="03A0E360" w14:textId="7D0A5E9C" w:rsidR="002C3D48" w:rsidRPr="002C1DB4" w:rsidRDefault="00B27ECF">
      <w:pPr>
        <w:pStyle w:val="TableofFigures"/>
        <w:tabs>
          <w:tab w:val="right" w:leader="dot" w:pos="7927"/>
        </w:tabs>
        <w:rPr>
          <w:rFonts w:asciiTheme="minorHAnsi" w:eastAsiaTheme="minorEastAsia" w:hAnsiTheme="minorHAnsi" w:cstheme="minorBidi"/>
          <w:noProof/>
          <w:sz w:val="22"/>
          <w:szCs w:val="22"/>
        </w:rPr>
      </w:pPr>
      <w:r w:rsidRPr="002C1DB4">
        <w:rPr>
          <w:sz w:val="28"/>
        </w:rPr>
        <w:fldChar w:fldCharType="begin"/>
      </w:r>
      <w:r w:rsidR="00D15E4A" w:rsidRPr="002C1DB4">
        <w:rPr>
          <w:sz w:val="28"/>
        </w:rPr>
        <w:instrText xml:space="preserve"> TOC \h \z \c "Gambar" </w:instrText>
      </w:r>
      <w:r w:rsidRPr="002C1DB4">
        <w:rPr>
          <w:sz w:val="28"/>
        </w:rPr>
        <w:fldChar w:fldCharType="separate"/>
      </w:r>
      <w:hyperlink w:anchor="_Toc406855725" w:history="1">
        <w:r w:rsidR="002C3D48" w:rsidRPr="002C1DB4">
          <w:rPr>
            <w:rStyle w:val="Hyperlink"/>
            <w:noProof/>
          </w:rPr>
          <w:t>Gambar II.1. Tahapan konstruksi koleksi retorik kalimat</w:t>
        </w:r>
        <w:r w:rsidR="002C3D48" w:rsidRPr="002C1DB4">
          <w:rPr>
            <w:noProof/>
            <w:webHidden/>
          </w:rPr>
          <w:tab/>
        </w:r>
        <w:r w:rsidR="002C3D48" w:rsidRPr="002C1DB4">
          <w:rPr>
            <w:noProof/>
            <w:webHidden/>
          </w:rPr>
          <w:fldChar w:fldCharType="begin"/>
        </w:r>
        <w:r w:rsidR="002C3D48" w:rsidRPr="002C1DB4">
          <w:rPr>
            <w:noProof/>
            <w:webHidden/>
          </w:rPr>
          <w:instrText xml:space="preserve"> PAGEREF _Toc406855725 \h </w:instrText>
        </w:r>
        <w:r w:rsidR="002C3D48" w:rsidRPr="002C1DB4">
          <w:rPr>
            <w:noProof/>
            <w:webHidden/>
          </w:rPr>
        </w:r>
        <w:r w:rsidR="002C3D48" w:rsidRPr="002C1DB4">
          <w:rPr>
            <w:noProof/>
            <w:webHidden/>
          </w:rPr>
          <w:fldChar w:fldCharType="separate"/>
        </w:r>
        <w:r w:rsidR="004B4B0E" w:rsidRPr="002C1DB4">
          <w:rPr>
            <w:b/>
            <w:bCs/>
            <w:noProof/>
            <w:webHidden/>
          </w:rPr>
          <w:t>Error! Bookmark not defined.</w:t>
        </w:r>
        <w:r w:rsidR="002C3D48" w:rsidRPr="002C1DB4">
          <w:rPr>
            <w:noProof/>
            <w:webHidden/>
          </w:rPr>
          <w:fldChar w:fldCharType="end"/>
        </w:r>
      </w:hyperlink>
    </w:p>
    <w:p w14:paraId="4E3F83D6" w14:textId="77777777" w:rsidR="00D15E4A" w:rsidRPr="002C1DB4" w:rsidRDefault="00B27ECF" w:rsidP="00D15E4A">
      <w:pPr>
        <w:rPr>
          <w:sz w:val="28"/>
        </w:rPr>
      </w:pPr>
      <w:r w:rsidRPr="002C1DB4">
        <w:rPr>
          <w:sz w:val="28"/>
        </w:rPr>
        <w:fldChar w:fldCharType="end"/>
      </w:r>
    </w:p>
    <w:p w14:paraId="75B177CA" w14:textId="77777777" w:rsidR="00D15E4A" w:rsidRPr="002C1DB4" w:rsidRDefault="00D15E4A">
      <w:pPr>
        <w:spacing w:before="0" w:after="0" w:line="240" w:lineRule="auto"/>
        <w:jc w:val="left"/>
        <w:rPr>
          <w:b/>
          <w:kern w:val="28"/>
          <w:sz w:val="28"/>
        </w:rPr>
      </w:pPr>
      <w:r w:rsidRPr="002C1DB4">
        <w:br w:type="page"/>
      </w:r>
    </w:p>
    <w:p w14:paraId="344D726D" w14:textId="7A713855" w:rsidR="00D15E4A" w:rsidRPr="002C1DB4" w:rsidRDefault="00D15E4A" w:rsidP="00D15E4A">
      <w:pPr>
        <w:pStyle w:val="Title"/>
        <w:rPr>
          <w:lang w:val="id-ID"/>
        </w:rPr>
      </w:pPr>
      <w:bookmarkStart w:id="6" w:name="_Toc20479132"/>
      <w:r w:rsidRPr="002C1DB4">
        <w:rPr>
          <w:lang w:val="id-ID"/>
        </w:rPr>
        <w:lastRenderedPageBreak/>
        <w:t>DAFTAR TABEL</w:t>
      </w:r>
      <w:bookmarkEnd w:id="6"/>
    </w:p>
    <w:p w14:paraId="648B1B13" w14:textId="0F47927D" w:rsidR="00ED7B23" w:rsidRPr="002C1DB4" w:rsidRDefault="00ED7B23" w:rsidP="00ED7B23">
      <w:pPr>
        <w:jc w:val="center"/>
      </w:pPr>
      <w:r w:rsidRPr="002C1DB4">
        <w:t>&lt;jika diperlukan&gt;</w:t>
      </w:r>
    </w:p>
    <w:p w14:paraId="1A2B84C2" w14:textId="77777777" w:rsidR="00D15E4A" w:rsidRPr="002C1DB4" w:rsidRDefault="00D15E4A" w:rsidP="00D15E4A"/>
    <w:p w14:paraId="1290D30E" w14:textId="2CEEECD6" w:rsidR="001E3E77" w:rsidRPr="002C1DB4" w:rsidRDefault="00B27ECF">
      <w:pPr>
        <w:pStyle w:val="TableofFigures"/>
        <w:tabs>
          <w:tab w:val="right" w:leader="dot" w:pos="7927"/>
        </w:tabs>
        <w:rPr>
          <w:noProof/>
        </w:rPr>
      </w:pPr>
      <w:r w:rsidRPr="002C1DB4">
        <w:fldChar w:fldCharType="begin"/>
      </w:r>
      <w:r w:rsidR="00D15E4A" w:rsidRPr="002C1DB4">
        <w:instrText xml:space="preserve"> TOC \h \z \c "Tabel" </w:instrText>
      </w:r>
      <w:r w:rsidRPr="002C1DB4">
        <w:fldChar w:fldCharType="separate"/>
      </w:r>
      <w:hyperlink w:anchor="_Toc406855720" w:history="1">
        <w:r w:rsidR="002C3D48" w:rsidRPr="002C1DB4">
          <w:rPr>
            <w:rStyle w:val="Hyperlink"/>
            <w:noProof/>
          </w:rPr>
          <w:t xml:space="preserve">Tabel II.1. Pengelompokan </w:t>
        </w:r>
        <w:r w:rsidR="002C3D48" w:rsidRPr="002C1DB4">
          <w:rPr>
            <w:rStyle w:val="Hyperlink"/>
            <w:i/>
            <w:noProof/>
          </w:rPr>
          <w:t xml:space="preserve">Tag </w:t>
        </w:r>
        <w:r w:rsidR="002C3D48" w:rsidRPr="002C1DB4">
          <w:rPr>
            <w:rStyle w:val="Hyperlink"/>
            <w:noProof/>
          </w:rPr>
          <w:t>MARC-21</w:t>
        </w:r>
        <w:r w:rsidR="002C3D48" w:rsidRPr="002C1DB4">
          <w:rPr>
            <w:noProof/>
            <w:webHidden/>
          </w:rPr>
          <w:tab/>
        </w:r>
        <w:r w:rsidR="002C3D48" w:rsidRPr="002C1DB4">
          <w:rPr>
            <w:noProof/>
            <w:webHidden/>
          </w:rPr>
          <w:fldChar w:fldCharType="begin"/>
        </w:r>
        <w:r w:rsidR="002C3D48" w:rsidRPr="002C1DB4">
          <w:rPr>
            <w:noProof/>
            <w:webHidden/>
          </w:rPr>
          <w:instrText xml:space="preserve"> PAGEREF _Toc406855720 \h </w:instrText>
        </w:r>
        <w:r w:rsidR="002C3D48" w:rsidRPr="002C1DB4">
          <w:rPr>
            <w:noProof/>
            <w:webHidden/>
          </w:rPr>
        </w:r>
        <w:r w:rsidR="002C3D48" w:rsidRPr="002C1DB4">
          <w:rPr>
            <w:noProof/>
            <w:webHidden/>
          </w:rPr>
          <w:fldChar w:fldCharType="separate"/>
        </w:r>
        <w:r w:rsidR="004B4B0E" w:rsidRPr="002C1DB4">
          <w:rPr>
            <w:b/>
            <w:bCs/>
            <w:noProof/>
            <w:webHidden/>
          </w:rPr>
          <w:t>Error! Bookmark not defined.</w:t>
        </w:r>
        <w:r w:rsidR="002C3D48" w:rsidRPr="002C1DB4">
          <w:rPr>
            <w:noProof/>
            <w:webHidden/>
          </w:rPr>
          <w:fldChar w:fldCharType="end"/>
        </w:r>
      </w:hyperlink>
    </w:p>
    <w:p w14:paraId="000E1CA1" w14:textId="77777777" w:rsidR="001E3E77" w:rsidRPr="002C1DB4" w:rsidRDefault="001E3E77">
      <w:pPr>
        <w:spacing w:before="0" w:after="0" w:line="240" w:lineRule="auto"/>
        <w:jc w:val="left"/>
        <w:rPr>
          <w:noProof/>
        </w:rPr>
      </w:pPr>
      <w:r w:rsidRPr="002C1DB4">
        <w:rPr>
          <w:noProof/>
        </w:rPr>
        <w:br w:type="page"/>
      </w:r>
    </w:p>
    <w:p w14:paraId="222F6335" w14:textId="33DE7CB5" w:rsidR="001E3E77" w:rsidRPr="002C1DB4" w:rsidRDefault="001E3E77" w:rsidP="001E3E77">
      <w:pPr>
        <w:pStyle w:val="Title"/>
        <w:rPr>
          <w:lang w:val="id-ID"/>
        </w:rPr>
      </w:pPr>
      <w:bookmarkStart w:id="7" w:name="_Toc20479133"/>
      <w:r w:rsidRPr="002C1DB4">
        <w:rPr>
          <w:lang w:val="id-ID"/>
        </w:rPr>
        <w:lastRenderedPageBreak/>
        <w:t>DAFTAR SINGKATAN</w:t>
      </w:r>
      <w:bookmarkEnd w:id="7"/>
    </w:p>
    <w:p w14:paraId="7E0E020A" w14:textId="77777777" w:rsidR="00ED7B23" w:rsidRPr="002C1DB4" w:rsidRDefault="00ED7B23" w:rsidP="00ED7B23">
      <w:pPr>
        <w:jc w:val="center"/>
      </w:pPr>
      <w:r w:rsidRPr="002C1DB4">
        <w:t>&lt;jika diperlukan&gt;</w:t>
      </w:r>
    </w:p>
    <w:p w14:paraId="79630178" w14:textId="77777777" w:rsidR="001E3E77" w:rsidRPr="002C1DB4" w:rsidRDefault="001E3E77" w:rsidP="001E3E77">
      <w:pPr>
        <w:pStyle w:val="Title"/>
        <w:rPr>
          <w:lang w:val="id-ID"/>
        </w:rPr>
      </w:pPr>
    </w:p>
    <w:p w14:paraId="0EFDAFF7" w14:textId="77777777" w:rsidR="001E3E77" w:rsidRPr="002C1DB4" w:rsidRDefault="001E3E77" w:rsidP="001E3E77"/>
    <w:p w14:paraId="750F3384" w14:textId="36745BF6" w:rsidR="002C3D48" w:rsidRPr="002C1DB4" w:rsidRDefault="002C3D48" w:rsidP="001E3E77">
      <w:pPr>
        <w:pStyle w:val="TableofFigures"/>
        <w:tabs>
          <w:tab w:val="right" w:leader="dot" w:pos="7927"/>
        </w:tabs>
        <w:rPr>
          <w:rFonts w:asciiTheme="minorHAnsi" w:eastAsiaTheme="minorEastAsia" w:hAnsiTheme="minorHAnsi" w:cstheme="minorBidi"/>
          <w:noProof/>
          <w:sz w:val="22"/>
          <w:szCs w:val="22"/>
        </w:rPr>
      </w:pPr>
    </w:p>
    <w:p w14:paraId="58FD8BFD" w14:textId="67255114" w:rsidR="001E3E77" w:rsidRPr="002C1DB4" w:rsidRDefault="00B27ECF" w:rsidP="00D15E4A">
      <w:r w:rsidRPr="002C1DB4">
        <w:fldChar w:fldCharType="end"/>
      </w:r>
    </w:p>
    <w:p w14:paraId="4EA33B43" w14:textId="76167E82" w:rsidR="001E3E77" w:rsidRPr="002C1DB4" w:rsidRDefault="001E3E77">
      <w:pPr>
        <w:spacing w:before="0" w:after="0" w:line="240" w:lineRule="auto"/>
        <w:jc w:val="left"/>
      </w:pPr>
      <w:r w:rsidRPr="002C1DB4">
        <w:br w:type="page"/>
      </w:r>
    </w:p>
    <w:p w14:paraId="6E2E8786" w14:textId="361C264C" w:rsidR="001E3E77" w:rsidRPr="002C1DB4" w:rsidRDefault="001E3E77" w:rsidP="001E3E77">
      <w:pPr>
        <w:pStyle w:val="Title"/>
        <w:rPr>
          <w:lang w:val="id-ID"/>
        </w:rPr>
      </w:pPr>
      <w:bookmarkStart w:id="8" w:name="_Toc20479134"/>
      <w:bookmarkStart w:id="9" w:name="_Toc40514135"/>
      <w:r w:rsidRPr="002C1DB4">
        <w:rPr>
          <w:lang w:val="id-ID"/>
        </w:rPr>
        <w:lastRenderedPageBreak/>
        <w:t>DAFTAR ISTILAH</w:t>
      </w:r>
      <w:bookmarkEnd w:id="8"/>
    </w:p>
    <w:p w14:paraId="70F612DD" w14:textId="6E10BCBE" w:rsidR="001E3E77" w:rsidRPr="002C1DB4" w:rsidRDefault="001E3E77" w:rsidP="001E3E77">
      <w:pPr>
        <w:jc w:val="center"/>
      </w:pPr>
      <w:r w:rsidRPr="002C1DB4">
        <w:t xml:space="preserve">&lt;jika </w:t>
      </w:r>
      <w:r w:rsidR="00ED7B23" w:rsidRPr="002C1DB4">
        <w:t>di</w:t>
      </w:r>
      <w:r w:rsidRPr="002C1DB4">
        <w:t>perlu</w:t>
      </w:r>
      <w:r w:rsidR="00ED7B23" w:rsidRPr="002C1DB4">
        <w:t>kan</w:t>
      </w:r>
      <w:r w:rsidRPr="002C1DB4">
        <w:t>&gt;</w:t>
      </w:r>
    </w:p>
    <w:p w14:paraId="11F042D4" w14:textId="2B5A50CC" w:rsidR="006658B7" w:rsidRPr="002C1DB4" w:rsidRDefault="00F76F65" w:rsidP="0071501A">
      <w:pPr>
        <w:pStyle w:val="Heading1"/>
        <w:rPr>
          <w:lang w:val="id-ID"/>
        </w:rPr>
      </w:pPr>
      <w:r w:rsidRPr="002C1DB4">
        <w:rPr>
          <w:lang w:val="id-ID"/>
        </w:rPr>
        <w:lastRenderedPageBreak/>
        <w:br/>
      </w:r>
      <w:bookmarkStart w:id="10" w:name="_Toc20479135"/>
      <w:r w:rsidR="0040473D" w:rsidRPr="002C1DB4">
        <w:rPr>
          <w:lang w:val="id-ID"/>
        </w:rPr>
        <w:t>PENDAHULUAN</w:t>
      </w:r>
      <w:bookmarkEnd w:id="0"/>
      <w:bookmarkEnd w:id="3"/>
      <w:bookmarkEnd w:id="4"/>
      <w:bookmarkEnd w:id="9"/>
      <w:bookmarkEnd w:id="10"/>
    </w:p>
    <w:p w14:paraId="42DA6240" w14:textId="77777777" w:rsidR="00B251D2" w:rsidRPr="002C1DB4" w:rsidRDefault="00B251D2" w:rsidP="00B251D2"/>
    <w:p w14:paraId="6B90D98D" w14:textId="77777777" w:rsidR="0040473D" w:rsidRPr="002C1DB4" w:rsidRDefault="0040473D" w:rsidP="00476CBA">
      <w:pPr>
        <w:pStyle w:val="Heading2"/>
        <w:rPr>
          <w:lang w:val="id-ID"/>
        </w:rPr>
      </w:pPr>
      <w:bookmarkStart w:id="11" w:name="_Toc35414443"/>
      <w:bookmarkStart w:id="12" w:name="_Toc35414637"/>
      <w:bookmarkStart w:id="13" w:name="_Toc40514136"/>
      <w:bookmarkStart w:id="14" w:name="_Toc20479136"/>
      <w:r w:rsidRPr="002C1DB4">
        <w:rPr>
          <w:lang w:val="id-ID"/>
        </w:rPr>
        <w:t>Latar Belakang</w:t>
      </w:r>
      <w:bookmarkEnd w:id="11"/>
      <w:bookmarkEnd w:id="12"/>
      <w:bookmarkEnd w:id="13"/>
      <w:bookmarkEnd w:id="14"/>
    </w:p>
    <w:p w14:paraId="53BB0572" w14:textId="54E0187E" w:rsidR="0069704F" w:rsidRPr="002C1DB4" w:rsidRDefault="0069704F" w:rsidP="0069704F">
      <w:r w:rsidRPr="002C1DB4">
        <w:t xml:space="preserve">Sudah menjadi rahasia umum bahwa seorang pemrogram menginginkan programnya bebas dari kesalahan. Banyak waktu yang sudah terhabiskan oleh berbagai perusahaan teknologi untuk memastikan bahwa produk yang mereka rilis tidak memiliki kecacatan berarti yang mungkin saja bisa menelan korban jiwa. Kesalahan atau </w:t>
      </w:r>
      <w:proofErr w:type="spellStart"/>
      <w:r w:rsidRPr="002C1DB4">
        <w:t>bug</w:t>
      </w:r>
      <w:proofErr w:type="spellEnd"/>
      <w:r w:rsidRPr="002C1DB4">
        <w:t xml:space="preserve"> yang bisa ditangkap </w:t>
      </w:r>
      <w:proofErr w:type="spellStart"/>
      <w:r w:rsidRPr="002C1DB4">
        <w:t>diawal</w:t>
      </w:r>
      <w:proofErr w:type="spellEnd"/>
      <w:r w:rsidRPr="002C1DB4">
        <w:t xml:space="preserve"> proses pengembangan sebuah program bisa diatasi dengan lebih mudah daripada </w:t>
      </w:r>
      <w:proofErr w:type="spellStart"/>
      <w:r w:rsidRPr="002C1DB4">
        <w:t>bug</w:t>
      </w:r>
      <w:proofErr w:type="spellEnd"/>
      <w:r w:rsidRPr="002C1DB4">
        <w:t xml:space="preserve"> yang hanya disadari jauh dalam sebuah proses pengembangan. Salah satu metode yang dikembangkan oleh para ilmuwan komputasi untuk bisa menangkap sebanyak-banyaknya atau bahkan seluruh kesalahan yang mungkin terjadi dalam sebuah program pada tahap yang </w:t>
      </w:r>
      <w:proofErr w:type="spellStart"/>
      <w:r w:rsidRPr="002C1DB4">
        <w:t>seawal</w:t>
      </w:r>
      <w:proofErr w:type="spellEnd"/>
      <w:r w:rsidRPr="002C1DB4">
        <w:t xml:space="preserve"> mungkin adalah Metode Formal.</w:t>
      </w:r>
    </w:p>
    <w:p w14:paraId="70ECFB4F" w14:textId="20C270B5" w:rsidR="0069704F" w:rsidRPr="002C1DB4" w:rsidRDefault="0069704F" w:rsidP="0069704F">
      <w:r w:rsidRPr="002C1DB4">
        <w:t xml:space="preserve">Metode Formal merupakan sebuah teknik untuk memanfaatkan sistem pembuktian matematika untuk membuktikan bahwa sebuah program akan berjalan </w:t>
      </w:r>
      <w:proofErr w:type="spellStart"/>
      <w:r w:rsidRPr="002C1DB4">
        <w:t>sebagimana</w:t>
      </w:r>
      <w:proofErr w:type="spellEnd"/>
      <w:r w:rsidRPr="002C1DB4">
        <w:t xml:space="preserve"> spesifikasi yang sudah ditetapkan. Teknik ini biasanya dilakukan dengan merepresentasikan bagian-bagian dari spesifikasi kebutuhan yang diinginkan dan program yang dikembangkan ke dalam simbol-simbol matematika yang kemudian akan dibuktikan kecocokannya dengan menggunakan berbagai teknik matematika yang sudah paten. Teknik ini bisa dilakukan baik secara manual maupun secara otomatis dengan menggunakan beberapa program yang sudah dirilis sebelumnya seperti Z3, CVC4, atau </w:t>
      </w:r>
      <w:proofErr w:type="spellStart"/>
      <w:r w:rsidRPr="002C1DB4">
        <w:t>MathSat</w:t>
      </w:r>
      <w:proofErr w:type="spellEnd"/>
      <w:r w:rsidRPr="002C1DB4">
        <w:t xml:space="preserve">. Program otomatis ini bisa membantu mempercepat proses pencarian </w:t>
      </w:r>
      <w:proofErr w:type="spellStart"/>
      <w:r w:rsidRPr="002C1DB4">
        <w:t>bug</w:t>
      </w:r>
      <w:proofErr w:type="spellEnd"/>
      <w:r w:rsidRPr="002C1DB4">
        <w:t xml:space="preserve"> yang sebelumnya berpotensi menjadi sebuah proses </w:t>
      </w:r>
      <w:proofErr w:type="spellStart"/>
      <w:r w:rsidRPr="002C1DB4">
        <w:t>whack</w:t>
      </w:r>
      <w:proofErr w:type="spellEnd"/>
      <w:r w:rsidRPr="002C1DB4">
        <w:t xml:space="preserve">-a-mole tiada akhir menjadi sebuah proses yang bisa dengan mudah mengurangi jumlah kesalahan yang mungkin terjadi dalam program jauh sebelum kesalahan itu biasanya akan disadari dengan metode lain. Faktanya, Metode Formal sudah digunakan dan direkomendasikan oleh baik IEC, </w:t>
      </w:r>
      <w:r w:rsidRPr="002C1DB4">
        <w:lastRenderedPageBreak/>
        <w:t>ESA, FAA, maupun NASA sebagai sebuah subjek yang harus dikuasai oleh setiap ilmuwan maupun teknisi komputasi berikut dengan kompetensi matematika yang dibutuh</w:t>
      </w:r>
      <w:r w:rsidR="0051175C" w:rsidRPr="002C1DB4">
        <w:t>k</w:t>
      </w:r>
      <w:r w:rsidRPr="002C1DB4">
        <w:t>an untuk memahaminya (</w:t>
      </w:r>
      <w:proofErr w:type="spellStart"/>
      <w:r w:rsidRPr="002C1DB4">
        <w:t>Baier</w:t>
      </w:r>
      <w:proofErr w:type="spellEnd"/>
      <w:r w:rsidRPr="002C1DB4">
        <w:t>, 2008).</w:t>
      </w:r>
    </w:p>
    <w:p w14:paraId="0739A204" w14:textId="0AADBC94" w:rsidR="0069704F" w:rsidRPr="002C1DB4" w:rsidRDefault="0069704F" w:rsidP="0069704F">
      <w:r w:rsidRPr="002C1DB4">
        <w:t xml:space="preserve">Namun dibalik kelebihan dari Metode Formal juga bersembunyi kekurangannya. Metode Formal bukanlah merupakan sebuah metode yang mudah untuk dipelajari oleh seorang pemrogram yang tidak terlalu tertarik melakukan studi matematika apalagi praktisi pemrograman amatir yang semakin banyak bermunculan di masa ini. Dibutuhkan usaha tambahan yang tidak sepele untuk menganalisis, mengidentifikasi, dan mengubah karakteristik utama spesifikasi kebutuhan dan program menjadi representasi matematika yang bisa digunakan untuk analisis Metode Formal. Usaha yang dibutuhkan bisa menjadi sangat besar sehingga keuntungan yang bisa diraih dengan menggunakan metode ini dianggap tidaklah lebih baik daripada biaya yang harus dibayar sehingga metode ini hanya digunakan untuk sistem </w:t>
      </w:r>
      <w:proofErr w:type="spellStart"/>
      <w:r w:rsidRPr="002C1DB4">
        <w:t>kritikal</w:t>
      </w:r>
      <w:proofErr w:type="spellEnd"/>
      <w:r w:rsidRPr="002C1DB4">
        <w:t xml:space="preserve"> yang memiliki potensi kerugian yang sangat besar untuk setiap kesalahan yang terjadi sehingga beban untuk melakukan Metode Formal bisa dijustifikasi (Pena, 2016). Terlihatlah bahwa jika seseorang menginginkan metode ini untuk lebih banyak digunakan oleh kalangan pemrogram, maka dibutuhkan cara untuk mengurangi usaha dan beban yang dibutuhkan untuk menggunakan metode ini.</w:t>
      </w:r>
    </w:p>
    <w:p w14:paraId="00215EE3" w14:textId="7D25C83E" w:rsidR="0069704F" w:rsidRPr="002C1DB4" w:rsidRDefault="0069704F" w:rsidP="0069704F">
      <w:r w:rsidRPr="002C1DB4">
        <w:t xml:space="preserve">Salah satu metode untuk memudahkan pengembangan metode formal untuk perangkat lunak adalah dengan memungkinkan logika-logika untuk program dituliskan langsung berdampingan dengan program itu sendiri. Salah satu perangkat lunak yang dikembangkan untuk tujuan tersebut adalah </w:t>
      </w:r>
      <w:proofErr w:type="spellStart"/>
      <w:r w:rsidRPr="002C1DB4">
        <w:t>Liquid</w:t>
      </w:r>
      <w:proofErr w:type="spellEnd"/>
      <w:r w:rsidRPr="002C1DB4">
        <w:t xml:space="preserve"> </w:t>
      </w:r>
      <w:proofErr w:type="spellStart"/>
      <w:r w:rsidRPr="002C1DB4">
        <w:t>Haskell</w:t>
      </w:r>
      <w:proofErr w:type="spellEnd"/>
      <w:r w:rsidRPr="002C1DB4">
        <w:t xml:space="preserve"> untuk bahasa pemrograman </w:t>
      </w:r>
      <w:proofErr w:type="spellStart"/>
      <w:r w:rsidRPr="002C1DB4">
        <w:t>Haskell</w:t>
      </w:r>
      <w:proofErr w:type="spellEnd"/>
      <w:r w:rsidRPr="002C1DB4">
        <w:t>. Pada dasarnya bahasa pemrograman berparadigma fungsional sudah mengalami keunggulan untuk pengaplikasian Metode Formal karena sifat bahasa tersebut yang transparan dan tidak menghasilkan “efek samping” saat menge</w:t>
      </w:r>
      <w:r w:rsidR="003F6121" w:rsidRPr="002C1DB4">
        <w:t>k</w:t>
      </w:r>
      <w:r w:rsidRPr="002C1DB4">
        <w:t xml:space="preserve">sekusi suatu fungsi sehingga seorang analis bisa dengan mudah melihat efek dari interaksi antara berbagai fungsi tanpa harus mempertimbangkan bahwa hasil dari interaksi tersebut mungkin berbeda dengan </w:t>
      </w:r>
      <w:r w:rsidR="00492DA0" w:rsidRPr="002C1DB4">
        <w:t>masukan</w:t>
      </w:r>
      <w:r w:rsidRPr="002C1DB4">
        <w:t xml:space="preserve"> yang sama; sama seperti sebuah fungsi matematika yang </w:t>
      </w:r>
      <w:r w:rsidRPr="002C1DB4">
        <w:lastRenderedPageBreak/>
        <w:t xml:space="preserve">konvensional. Karena itu </w:t>
      </w:r>
      <w:proofErr w:type="spellStart"/>
      <w:r w:rsidRPr="002C1DB4">
        <w:t>Haskell</w:t>
      </w:r>
      <w:proofErr w:type="spellEnd"/>
      <w:r w:rsidRPr="002C1DB4">
        <w:t xml:space="preserve"> sebagai sebuah bahasa fungsional murni juga memungkinkan kemudahan pengaplikasian Metode Formal pada program yang dituliskan pada bahasa tersebut. </w:t>
      </w:r>
      <w:proofErr w:type="spellStart"/>
      <w:r w:rsidRPr="002C1DB4">
        <w:t>Liquid</w:t>
      </w:r>
      <w:proofErr w:type="spellEnd"/>
      <w:r w:rsidRPr="002C1DB4">
        <w:t xml:space="preserve"> </w:t>
      </w:r>
      <w:proofErr w:type="spellStart"/>
      <w:r w:rsidRPr="002C1DB4">
        <w:t>Haskell</w:t>
      </w:r>
      <w:proofErr w:type="spellEnd"/>
      <w:r w:rsidRPr="002C1DB4">
        <w:t xml:space="preserve"> memanfaatkan kemudahan ini dengan mengintegrasikan SMT </w:t>
      </w:r>
      <w:proofErr w:type="spellStart"/>
      <w:r w:rsidRPr="002C1DB4">
        <w:t>Solver</w:t>
      </w:r>
      <w:proofErr w:type="spellEnd"/>
      <w:r w:rsidRPr="002C1DB4">
        <w:t xml:space="preserve"> seperti Z3 atau CVC4 dan memanfaatkan perangkat tersebut untuk memastikan keabsahan program yang dibuat pada </w:t>
      </w:r>
      <w:proofErr w:type="spellStart"/>
      <w:r w:rsidRPr="002C1DB4">
        <w:t>Haskell</w:t>
      </w:r>
      <w:proofErr w:type="spellEnd"/>
      <w:r w:rsidRPr="002C1DB4">
        <w:t xml:space="preserve"> secara otomatis. Hal ini memungkinkan penulisan spesifikasi langsung pada program (atau dalam </w:t>
      </w:r>
      <w:proofErr w:type="spellStart"/>
      <w:r w:rsidRPr="002C1DB4">
        <w:t>file</w:t>
      </w:r>
      <w:proofErr w:type="spellEnd"/>
      <w:r w:rsidRPr="002C1DB4">
        <w:t xml:space="preserve"> y</w:t>
      </w:r>
      <w:r w:rsidR="00977870" w:rsidRPr="002C1DB4">
        <w:t>a</w:t>
      </w:r>
      <w:r w:rsidRPr="002C1DB4">
        <w:t>ng berdampingan) dan kemudian melakukan pengecekan otomatis program terhadap spesifikasi yang sudah tertulis sehingga proses Metode Formal menjadi jauh lebih mudah.</w:t>
      </w:r>
    </w:p>
    <w:p w14:paraId="2EF6E4D1" w14:textId="1B41D03B" w:rsidR="004810AC" w:rsidRPr="002C1DB4" w:rsidRDefault="0069704F" w:rsidP="0069704F">
      <w:r w:rsidRPr="002C1DB4">
        <w:t xml:space="preserve">Sebagai seorang pelajar dalam ilmu komputasi, mahasiswa S1 Teknik Informatika ITB (IF ITB) juga merupakah sebuah pihak yang akan sangat diuntungkan dalam mempelajari Metode Formal. Namun seperti pemrogram lain yang sudah disebutkan sebelumnya, hal ini merupakan suatu hal yang tidak mudah dilakukan dan waktu yang akan dihabiskan mungkin saja lebih baik digunakan untuk mengajarkan materi studi lain. Menggunakan kemudahan yang ditawarkan oleh </w:t>
      </w:r>
      <w:proofErr w:type="spellStart"/>
      <w:r w:rsidRPr="002C1DB4">
        <w:t>Liquid</w:t>
      </w:r>
      <w:proofErr w:type="spellEnd"/>
      <w:r w:rsidRPr="002C1DB4">
        <w:t xml:space="preserve"> </w:t>
      </w:r>
      <w:proofErr w:type="spellStart"/>
      <w:r w:rsidRPr="002C1DB4">
        <w:t>Haskell</w:t>
      </w:r>
      <w:proofErr w:type="spellEnd"/>
      <w:r w:rsidRPr="002C1DB4">
        <w:t xml:space="preserve"> yang sudah disebutkan sebelumnya, diharapkan mahasiswa IF ITB dapat memahami materi Metode Formal ini dalam waktu yang lebih mudah untuk dialokasikan serta dapat memberikan pemahaman yang lebih mumpuni.</w:t>
      </w:r>
      <w:r w:rsidR="004810AC" w:rsidRPr="002C1DB4">
        <w:t xml:space="preserve"> </w:t>
      </w:r>
    </w:p>
    <w:p w14:paraId="50B503A9" w14:textId="6EE97E8D" w:rsidR="004810AC" w:rsidRPr="002C1DB4" w:rsidRDefault="004810AC" w:rsidP="00476CBA">
      <w:pPr>
        <w:pStyle w:val="Heading2"/>
        <w:rPr>
          <w:lang w:val="id-ID"/>
        </w:rPr>
      </w:pPr>
      <w:bookmarkStart w:id="15" w:name="_Toc20479137"/>
      <w:r w:rsidRPr="002C1DB4">
        <w:rPr>
          <w:lang w:val="id-ID"/>
        </w:rPr>
        <w:t>Rumusan Masalah</w:t>
      </w:r>
      <w:bookmarkEnd w:id="15"/>
    </w:p>
    <w:p w14:paraId="7F75ABD3" w14:textId="5DAE5DB9" w:rsidR="007957D3" w:rsidRPr="002C1DB4" w:rsidRDefault="007957D3" w:rsidP="007957D3">
      <w:r w:rsidRPr="002C1DB4">
        <w:t xml:space="preserve">Berdasarkan latar belakang dan fokus masalah tersebut, </w:t>
      </w:r>
      <w:proofErr w:type="spellStart"/>
      <w:r w:rsidRPr="002C1DB4">
        <w:t>terumuskan</w:t>
      </w:r>
      <w:proofErr w:type="spellEnd"/>
      <w:r w:rsidRPr="002C1DB4">
        <w:t xml:space="preserve"> beberapa masalah yang sebaiknya diselesaikan:</w:t>
      </w:r>
    </w:p>
    <w:p w14:paraId="20039D1F" w14:textId="3B5A2A27" w:rsidR="007957D3" w:rsidRPr="002C1DB4" w:rsidRDefault="007957D3" w:rsidP="007957D3">
      <w:pPr>
        <w:pStyle w:val="ListParagraph"/>
        <w:numPr>
          <w:ilvl w:val="0"/>
          <w:numId w:val="29"/>
        </w:numPr>
        <w:ind w:left="426"/>
        <w:rPr>
          <w:lang w:val="id-ID"/>
        </w:rPr>
      </w:pPr>
      <w:r w:rsidRPr="002C1DB4">
        <w:rPr>
          <w:lang w:val="id-ID"/>
        </w:rPr>
        <w:t xml:space="preserve">Bagaimanakah sistem terbaik untuk menjelaskan Metode Formal kepada Mahasiswa S1 Teknik Informatika ITB dengan menggunakan </w:t>
      </w:r>
      <w:proofErr w:type="spellStart"/>
      <w:r w:rsidRPr="002C1DB4">
        <w:rPr>
          <w:lang w:val="id-ID"/>
        </w:rPr>
        <w:t>Liquid</w:t>
      </w:r>
      <w:proofErr w:type="spellEnd"/>
      <w:r w:rsidRPr="002C1DB4">
        <w:rPr>
          <w:lang w:val="id-ID"/>
        </w:rPr>
        <w:t xml:space="preserve"> </w:t>
      </w:r>
      <w:proofErr w:type="spellStart"/>
      <w:r w:rsidRPr="002C1DB4">
        <w:rPr>
          <w:lang w:val="id-ID"/>
        </w:rPr>
        <w:t>Haskell</w:t>
      </w:r>
      <w:proofErr w:type="spellEnd"/>
      <w:r w:rsidRPr="002C1DB4">
        <w:rPr>
          <w:lang w:val="id-ID"/>
        </w:rPr>
        <w:t>?</w:t>
      </w:r>
    </w:p>
    <w:p w14:paraId="2E5D2A4A" w14:textId="3BFF3D33" w:rsidR="004810AC" w:rsidRPr="002C1DB4" w:rsidRDefault="007957D3" w:rsidP="007957D3">
      <w:pPr>
        <w:pStyle w:val="ListParagraph"/>
        <w:numPr>
          <w:ilvl w:val="0"/>
          <w:numId w:val="29"/>
        </w:numPr>
        <w:ind w:left="426"/>
        <w:rPr>
          <w:lang w:val="id-ID"/>
        </w:rPr>
      </w:pPr>
      <w:r w:rsidRPr="002C1DB4">
        <w:rPr>
          <w:lang w:val="id-ID"/>
        </w:rPr>
        <w:t>Bagaimanakah penyusunan sistem materi yang baik untuk diajarkan dalam sistem ini?</w:t>
      </w:r>
    </w:p>
    <w:p w14:paraId="472C2E60" w14:textId="1CCE6CC2" w:rsidR="00C0555C" w:rsidRPr="002C1DB4" w:rsidRDefault="00C0555C" w:rsidP="00C0555C">
      <w:pPr>
        <w:pStyle w:val="Heading2"/>
        <w:rPr>
          <w:lang w:val="id-ID"/>
        </w:rPr>
      </w:pPr>
      <w:bookmarkStart w:id="16" w:name="_Toc20479138"/>
      <w:r w:rsidRPr="002C1DB4">
        <w:rPr>
          <w:lang w:val="id-ID"/>
        </w:rPr>
        <w:t>Tujuan</w:t>
      </w:r>
      <w:bookmarkEnd w:id="16"/>
    </w:p>
    <w:p w14:paraId="7EC40150" w14:textId="382A86E1" w:rsidR="00CB48B0" w:rsidRPr="002C1DB4" w:rsidRDefault="00CB48B0" w:rsidP="00CB48B0">
      <w:pPr>
        <w:pStyle w:val="ListNumber"/>
        <w:numPr>
          <w:ilvl w:val="0"/>
          <w:numId w:val="0"/>
        </w:numPr>
        <w:ind w:left="360" w:hanging="360"/>
      </w:pPr>
      <w:r w:rsidRPr="002C1DB4">
        <w:t>Penelitian ini bertujuan untuk:</w:t>
      </w:r>
    </w:p>
    <w:p w14:paraId="407362FF" w14:textId="5B2D1639" w:rsidR="00CB48B0" w:rsidRPr="002C1DB4" w:rsidRDefault="00CB48B0" w:rsidP="00CB48B0">
      <w:pPr>
        <w:pStyle w:val="ListNumber"/>
      </w:pPr>
      <w:r w:rsidRPr="002C1DB4">
        <w:lastRenderedPageBreak/>
        <w:t xml:space="preserve">Melakukan analisis materi Metode Formal yang bisa disarikan sebagai materi dalam </w:t>
      </w:r>
      <w:proofErr w:type="spellStart"/>
      <w:r w:rsidRPr="002C1DB4">
        <w:t>learning</w:t>
      </w:r>
      <w:proofErr w:type="spellEnd"/>
      <w:r w:rsidRPr="002C1DB4">
        <w:t xml:space="preserve"> </w:t>
      </w:r>
      <w:proofErr w:type="spellStart"/>
      <w:r w:rsidRPr="002C1DB4">
        <w:t>tools</w:t>
      </w:r>
      <w:proofErr w:type="spellEnd"/>
      <w:r w:rsidRPr="002C1DB4">
        <w:t>.</w:t>
      </w:r>
    </w:p>
    <w:p w14:paraId="04FBFC62" w14:textId="6AD32A77" w:rsidR="00C0555C" w:rsidRPr="002C1DB4" w:rsidRDefault="00CB48B0" w:rsidP="00CB48B0">
      <w:pPr>
        <w:pStyle w:val="ListNumber"/>
      </w:pPr>
      <w:r w:rsidRPr="002C1DB4">
        <w:t xml:space="preserve">Melakukan implementasi </w:t>
      </w:r>
      <w:proofErr w:type="spellStart"/>
      <w:r w:rsidRPr="002C1DB4">
        <w:t>learning</w:t>
      </w:r>
      <w:proofErr w:type="spellEnd"/>
      <w:r w:rsidRPr="002C1DB4">
        <w:t xml:space="preserve"> </w:t>
      </w:r>
      <w:proofErr w:type="spellStart"/>
      <w:r w:rsidRPr="002C1DB4">
        <w:t>tools</w:t>
      </w:r>
      <w:proofErr w:type="spellEnd"/>
      <w:r w:rsidRPr="002C1DB4">
        <w:t xml:space="preserve"> Metode </w:t>
      </w:r>
      <w:proofErr w:type="spellStart"/>
      <w:r w:rsidRPr="002C1DB4">
        <w:t>Haskell</w:t>
      </w:r>
      <w:proofErr w:type="spellEnd"/>
      <w:r w:rsidRPr="002C1DB4">
        <w:t xml:space="preserve"> dengan berbasis </w:t>
      </w:r>
      <w:proofErr w:type="spellStart"/>
      <w:r w:rsidRPr="002C1DB4">
        <w:t>Haskell</w:t>
      </w:r>
      <w:proofErr w:type="spellEnd"/>
      <w:r w:rsidRPr="002C1DB4">
        <w:t xml:space="preserve"> dan </w:t>
      </w:r>
      <w:proofErr w:type="spellStart"/>
      <w:r w:rsidRPr="002C1DB4">
        <w:t>Liquid</w:t>
      </w:r>
      <w:proofErr w:type="spellEnd"/>
      <w:r w:rsidRPr="002C1DB4">
        <w:t xml:space="preserve"> </w:t>
      </w:r>
      <w:proofErr w:type="spellStart"/>
      <w:r w:rsidRPr="002C1DB4">
        <w:t>Haskell</w:t>
      </w:r>
      <w:proofErr w:type="spellEnd"/>
      <w:r w:rsidRPr="002C1DB4">
        <w:t>.</w:t>
      </w:r>
      <w:r w:rsidR="00101A00" w:rsidRPr="002C1DB4">
        <w:t>.</w:t>
      </w:r>
    </w:p>
    <w:p w14:paraId="520DF778" w14:textId="77777777" w:rsidR="00C0555C" w:rsidRPr="002C1DB4" w:rsidRDefault="00C0555C" w:rsidP="00C0555C">
      <w:pPr>
        <w:pStyle w:val="Heading2"/>
        <w:rPr>
          <w:lang w:val="id-ID"/>
        </w:rPr>
      </w:pPr>
      <w:bookmarkStart w:id="17" w:name="_Toc20479139"/>
      <w:r w:rsidRPr="002C1DB4">
        <w:rPr>
          <w:lang w:val="id-ID"/>
        </w:rPr>
        <w:t>Batasan Masalah</w:t>
      </w:r>
      <w:bookmarkEnd w:id="17"/>
    </w:p>
    <w:p w14:paraId="42C188F1" w14:textId="77777777" w:rsidR="00B13637" w:rsidRPr="002C1DB4" w:rsidRDefault="00B13637" w:rsidP="00B13637">
      <w:pPr>
        <w:pStyle w:val="ListNumber"/>
        <w:numPr>
          <w:ilvl w:val="0"/>
          <w:numId w:val="0"/>
        </w:numPr>
        <w:ind w:left="360" w:hanging="360"/>
      </w:pPr>
      <w:bookmarkStart w:id="18" w:name="_Toc20479140"/>
      <w:r w:rsidRPr="002C1DB4">
        <w:t>Batasan permasalahan dalam penelitian ini adalah sebagai berikut:</w:t>
      </w:r>
    </w:p>
    <w:p w14:paraId="15AF6A7B" w14:textId="77777777" w:rsidR="00B13637" w:rsidRPr="002C1DB4" w:rsidRDefault="00B13637" w:rsidP="00B13637">
      <w:pPr>
        <w:pStyle w:val="ListNumber"/>
        <w:numPr>
          <w:ilvl w:val="0"/>
          <w:numId w:val="30"/>
        </w:numPr>
      </w:pPr>
      <w:r w:rsidRPr="002C1DB4">
        <w:t xml:space="preserve">Target subjek pengajaran ini adalah Mahasiswa S1 Teknik Informatika ITB ataupun seorang pemrogram yang memiliki kompetensi dan pengalaman dalam membuat program dan mengetahui bahasa pemrograman </w:t>
      </w:r>
      <w:proofErr w:type="spellStart"/>
      <w:r w:rsidRPr="002C1DB4">
        <w:t>Haskell</w:t>
      </w:r>
      <w:proofErr w:type="spellEnd"/>
      <w:r w:rsidRPr="002C1DB4">
        <w:t>.</w:t>
      </w:r>
    </w:p>
    <w:p w14:paraId="0594BDDD" w14:textId="49714F4A" w:rsidR="00B13637" w:rsidRPr="002C1DB4" w:rsidRDefault="00B13637" w:rsidP="00B13637">
      <w:pPr>
        <w:pStyle w:val="ListNumber"/>
      </w:pPr>
      <w:r w:rsidRPr="002C1DB4">
        <w:t>Materi tidak ditujukan untuk mengajarkan teknik pembuktian matematika Metode Formal secara det</w:t>
      </w:r>
      <w:r w:rsidR="00977870" w:rsidRPr="002C1DB4">
        <w:t>a</w:t>
      </w:r>
      <w:r w:rsidRPr="002C1DB4">
        <w:t>il namun lebih merupakan sebuah panduan sederhana dalam menggunakan Metode Formal untuk meningkat</w:t>
      </w:r>
      <w:r w:rsidR="00977870" w:rsidRPr="002C1DB4">
        <w:t>k</w:t>
      </w:r>
      <w:r w:rsidRPr="002C1DB4">
        <w:t>an akurasi program yang ditujukan untuk pemrogram yang tidak membutuhkan pengetahuan matematika mendalam untuk memahami materi tersebut.</w:t>
      </w:r>
    </w:p>
    <w:p w14:paraId="0F015B56" w14:textId="36447E35" w:rsidR="00C0555C" w:rsidRPr="002C1DB4" w:rsidRDefault="00C0555C" w:rsidP="00C0555C">
      <w:pPr>
        <w:pStyle w:val="Heading2"/>
        <w:rPr>
          <w:lang w:val="id-ID"/>
        </w:rPr>
      </w:pPr>
      <w:r w:rsidRPr="002C1DB4">
        <w:rPr>
          <w:lang w:val="id-ID"/>
        </w:rPr>
        <w:t>Metodologi</w:t>
      </w:r>
      <w:bookmarkEnd w:id="18"/>
    </w:p>
    <w:p w14:paraId="408A5CEB" w14:textId="577603DE" w:rsidR="00B13637" w:rsidRPr="002C1DB4" w:rsidRDefault="00B13637" w:rsidP="00B13637">
      <w:r w:rsidRPr="002C1DB4">
        <w:t>Metodologi pengerjaan penelitian ini adalah sebagai berikut:</w:t>
      </w:r>
    </w:p>
    <w:p w14:paraId="121E4F22" w14:textId="6DAA0494" w:rsidR="00B13637" w:rsidRPr="002C1DB4" w:rsidRDefault="00B13637" w:rsidP="00B13637">
      <w:pPr>
        <w:pStyle w:val="ListParagraph"/>
        <w:numPr>
          <w:ilvl w:val="0"/>
          <w:numId w:val="31"/>
        </w:numPr>
        <w:ind w:left="426"/>
        <w:rPr>
          <w:lang w:val="id-ID"/>
        </w:rPr>
      </w:pPr>
      <w:r w:rsidRPr="002C1DB4">
        <w:rPr>
          <w:lang w:val="id-ID"/>
        </w:rPr>
        <w:t>Studi Literatur</w:t>
      </w:r>
    </w:p>
    <w:p w14:paraId="1F910071" w14:textId="5E33770F" w:rsidR="00B13637" w:rsidRPr="002C1DB4" w:rsidRDefault="00B13637" w:rsidP="00B13637">
      <w:r w:rsidRPr="002C1DB4">
        <w:t xml:space="preserve">Pada tahap ini dilakukan penelitian mendalam terhadap Metode Formal dan </w:t>
      </w:r>
      <w:proofErr w:type="spellStart"/>
      <w:r w:rsidRPr="002C1DB4">
        <w:t>Liquid</w:t>
      </w:r>
      <w:proofErr w:type="spellEnd"/>
      <w:r w:rsidRPr="002C1DB4">
        <w:t xml:space="preserve"> </w:t>
      </w:r>
      <w:proofErr w:type="spellStart"/>
      <w:r w:rsidRPr="002C1DB4">
        <w:t>Haskell</w:t>
      </w:r>
      <w:proofErr w:type="spellEnd"/>
      <w:r w:rsidRPr="002C1DB4">
        <w:t xml:space="preserve"> dengan menggunakan berbagai referensi baik daring maupun luring serta melakukan konsultasi kepada ahli dalam bidang yang berkaitan.</w:t>
      </w:r>
    </w:p>
    <w:p w14:paraId="31623FDD" w14:textId="0A4974EA" w:rsidR="00B13637" w:rsidRPr="002C1DB4" w:rsidRDefault="00B13637" w:rsidP="00B13637">
      <w:pPr>
        <w:pStyle w:val="ListParagraph"/>
        <w:numPr>
          <w:ilvl w:val="0"/>
          <w:numId w:val="31"/>
        </w:numPr>
        <w:ind w:left="426"/>
        <w:rPr>
          <w:lang w:val="id-ID"/>
        </w:rPr>
      </w:pPr>
      <w:r w:rsidRPr="002C1DB4">
        <w:rPr>
          <w:lang w:val="id-ID"/>
        </w:rPr>
        <w:t>Perancangan sistem</w:t>
      </w:r>
    </w:p>
    <w:p w14:paraId="192D7AFC" w14:textId="119EE1F6" w:rsidR="00B13637" w:rsidRPr="002C1DB4" w:rsidRDefault="00B13637" w:rsidP="00B13637">
      <w:r w:rsidRPr="002C1DB4">
        <w:t xml:space="preserve">Dilakukan analisis serta seleksi materi Metode Formal yang cocok untuk diajarkan serta ditentukan </w:t>
      </w:r>
      <w:r w:rsidR="00977870" w:rsidRPr="002C1DB4">
        <w:t>perangkat</w:t>
      </w:r>
      <w:r w:rsidRPr="002C1DB4">
        <w:t xml:space="preserve"> terbaik yang akan digunakan sebagai dasar untuk pembuatan sistem.</w:t>
      </w:r>
    </w:p>
    <w:p w14:paraId="00D3E679" w14:textId="174F5257" w:rsidR="00B13637" w:rsidRPr="002C1DB4" w:rsidRDefault="00B13637" w:rsidP="00B13637">
      <w:pPr>
        <w:pStyle w:val="ListParagraph"/>
        <w:numPr>
          <w:ilvl w:val="0"/>
          <w:numId w:val="31"/>
        </w:numPr>
        <w:ind w:left="426"/>
        <w:rPr>
          <w:lang w:val="id-ID"/>
        </w:rPr>
      </w:pPr>
      <w:r w:rsidRPr="002C1DB4">
        <w:rPr>
          <w:lang w:val="id-ID"/>
        </w:rPr>
        <w:t>Impleme</w:t>
      </w:r>
      <w:r w:rsidR="00977870" w:rsidRPr="002C1DB4">
        <w:rPr>
          <w:lang w:val="id-ID"/>
        </w:rPr>
        <w:t>n</w:t>
      </w:r>
      <w:r w:rsidRPr="002C1DB4">
        <w:rPr>
          <w:lang w:val="id-ID"/>
        </w:rPr>
        <w:t>tasi sistem</w:t>
      </w:r>
    </w:p>
    <w:p w14:paraId="5C3D6A06" w14:textId="77777777" w:rsidR="00B13637" w:rsidRPr="002C1DB4" w:rsidRDefault="00B13637" w:rsidP="00B13637"/>
    <w:p w14:paraId="7CAA968F" w14:textId="01E488DB" w:rsidR="00B13637" w:rsidRPr="002C1DB4" w:rsidRDefault="00B13637" w:rsidP="00B13637">
      <w:r w:rsidRPr="002C1DB4">
        <w:lastRenderedPageBreak/>
        <w:t xml:space="preserve">Dilakukan implementasi sistem dengan menggunakan </w:t>
      </w:r>
      <w:r w:rsidR="00977870" w:rsidRPr="002C1DB4">
        <w:t>perangkat</w:t>
      </w:r>
      <w:r w:rsidRPr="002C1DB4">
        <w:t xml:space="preserve"> yang sudah ditentukan dan menggunakan materi yang sudah terseleksi.</w:t>
      </w:r>
    </w:p>
    <w:p w14:paraId="6BC6A339" w14:textId="2028CA97" w:rsidR="00C0555C" w:rsidRPr="002C1DB4" w:rsidRDefault="00C0555C" w:rsidP="00C0555C">
      <w:pPr>
        <w:pStyle w:val="Heading2"/>
        <w:rPr>
          <w:lang w:val="id-ID"/>
        </w:rPr>
      </w:pPr>
      <w:bookmarkStart w:id="19" w:name="_Toc20479141"/>
      <w:r w:rsidRPr="002C1DB4">
        <w:rPr>
          <w:lang w:val="id-ID"/>
        </w:rPr>
        <w:t>Jadwal Pelaksanaan Tugas Akhir</w:t>
      </w:r>
      <w:bookmarkEnd w:id="19"/>
    </w:p>
    <w:p w14:paraId="57F0D50D" w14:textId="77777777" w:rsidR="0075706A" w:rsidRPr="002C1DB4" w:rsidRDefault="0075706A" w:rsidP="0075706A"/>
    <w:tbl>
      <w:tblPr>
        <w:tblStyle w:val="GridTable1Light"/>
        <w:tblW w:w="0" w:type="auto"/>
        <w:tblLook w:val="04A0" w:firstRow="1" w:lastRow="0" w:firstColumn="1" w:lastColumn="0" w:noHBand="0" w:noVBand="1"/>
      </w:tblPr>
      <w:tblGrid>
        <w:gridCol w:w="1616"/>
        <w:gridCol w:w="723"/>
        <w:gridCol w:w="745"/>
        <w:gridCol w:w="732"/>
        <w:gridCol w:w="732"/>
        <w:gridCol w:w="718"/>
        <w:gridCol w:w="694"/>
        <w:gridCol w:w="744"/>
        <w:gridCol w:w="722"/>
        <w:gridCol w:w="727"/>
      </w:tblGrid>
      <w:tr w:rsidR="0075706A" w:rsidRPr="002C1DB4" w14:paraId="6ED5E876" w14:textId="77777777" w:rsidTr="0075706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0" w:type="dxa"/>
            <w:vAlign w:val="center"/>
          </w:tcPr>
          <w:p w14:paraId="70EA8325" w14:textId="7D951A0B" w:rsidR="0075706A" w:rsidRPr="002C1DB4" w:rsidRDefault="0075706A" w:rsidP="0075706A">
            <w:pPr>
              <w:jc w:val="center"/>
            </w:pPr>
            <w:r w:rsidRPr="002C1DB4">
              <w:t xml:space="preserve">Tahapan </w:t>
            </w:r>
            <w:proofErr w:type="spellStart"/>
            <w:r w:rsidRPr="002C1DB4">
              <w:t>Pengerjaaan</w:t>
            </w:r>
            <w:proofErr w:type="spellEnd"/>
          </w:p>
        </w:tc>
        <w:tc>
          <w:tcPr>
            <w:tcW w:w="750" w:type="dxa"/>
            <w:vAlign w:val="center"/>
          </w:tcPr>
          <w:p w14:paraId="6FB62770" w14:textId="0B3348DD" w:rsidR="0075706A" w:rsidRPr="002C1DB4" w:rsidRDefault="0075706A" w:rsidP="0075706A">
            <w:pPr>
              <w:jc w:val="center"/>
              <w:cnfStyle w:val="100000000000" w:firstRow="1" w:lastRow="0" w:firstColumn="0" w:lastColumn="0" w:oddVBand="0" w:evenVBand="0" w:oddHBand="0" w:evenHBand="0" w:firstRowFirstColumn="0" w:firstRowLastColumn="0" w:lastRowFirstColumn="0" w:lastRowLastColumn="0"/>
            </w:pPr>
            <w:r w:rsidRPr="002C1DB4">
              <w:t>Feb</w:t>
            </w:r>
          </w:p>
        </w:tc>
        <w:tc>
          <w:tcPr>
            <w:tcW w:w="761" w:type="dxa"/>
            <w:vAlign w:val="center"/>
          </w:tcPr>
          <w:p w14:paraId="3A13DD69" w14:textId="335D2A1A" w:rsidR="0075706A" w:rsidRPr="002C1DB4" w:rsidRDefault="0075706A" w:rsidP="0075706A">
            <w:pPr>
              <w:jc w:val="center"/>
              <w:cnfStyle w:val="100000000000" w:firstRow="1" w:lastRow="0" w:firstColumn="0" w:lastColumn="0" w:oddVBand="0" w:evenVBand="0" w:oddHBand="0" w:evenHBand="0" w:firstRowFirstColumn="0" w:firstRowLastColumn="0" w:lastRowFirstColumn="0" w:lastRowLastColumn="0"/>
            </w:pPr>
            <w:r w:rsidRPr="002C1DB4">
              <w:t>Mar</w:t>
            </w:r>
          </w:p>
        </w:tc>
        <w:tc>
          <w:tcPr>
            <w:tcW w:w="754" w:type="dxa"/>
            <w:vAlign w:val="center"/>
          </w:tcPr>
          <w:p w14:paraId="2721EA60" w14:textId="1824F67F" w:rsidR="0075706A" w:rsidRPr="002C1DB4" w:rsidRDefault="0075706A" w:rsidP="0075706A">
            <w:pPr>
              <w:jc w:val="center"/>
              <w:cnfStyle w:val="100000000000" w:firstRow="1" w:lastRow="0" w:firstColumn="0" w:lastColumn="0" w:oddVBand="0" w:evenVBand="0" w:oddHBand="0" w:evenHBand="0" w:firstRowFirstColumn="0" w:firstRowLastColumn="0" w:lastRowFirstColumn="0" w:lastRowLastColumn="0"/>
            </w:pPr>
            <w:proofErr w:type="spellStart"/>
            <w:r w:rsidRPr="002C1DB4">
              <w:t>Apr</w:t>
            </w:r>
            <w:proofErr w:type="spellEnd"/>
          </w:p>
        </w:tc>
        <w:tc>
          <w:tcPr>
            <w:tcW w:w="758" w:type="dxa"/>
            <w:vAlign w:val="center"/>
          </w:tcPr>
          <w:p w14:paraId="5B29278F" w14:textId="5D1131D0" w:rsidR="0075706A" w:rsidRPr="002C1DB4" w:rsidRDefault="0075706A" w:rsidP="0075706A">
            <w:pPr>
              <w:jc w:val="center"/>
              <w:cnfStyle w:val="100000000000" w:firstRow="1" w:lastRow="0" w:firstColumn="0" w:lastColumn="0" w:oddVBand="0" w:evenVBand="0" w:oddHBand="0" w:evenHBand="0" w:firstRowFirstColumn="0" w:firstRowLastColumn="0" w:lastRowFirstColumn="0" w:lastRowLastColumn="0"/>
            </w:pPr>
            <w:r w:rsidRPr="002C1DB4">
              <w:t>Mei</w:t>
            </w:r>
          </w:p>
        </w:tc>
        <w:tc>
          <w:tcPr>
            <w:tcW w:w="743" w:type="dxa"/>
            <w:vAlign w:val="center"/>
          </w:tcPr>
          <w:p w14:paraId="54DF8C1D" w14:textId="77B0E3EF" w:rsidR="0075706A" w:rsidRPr="002C1DB4" w:rsidRDefault="0075706A" w:rsidP="0075706A">
            <w:pPr>
              <w:jc w:val="center"/>
              <w:cnfStyle w:val="100000000000" w:firstRow="1" w:lastRow="0" w:firstColumn="0" w:lastColumn="0" w:oddVBand="0" w:evenVBand="0" w:oddHBand="0" w:evenHBand="0" w:firstRowFirstColumn="0" w:firstRowLastColumn="0" w:lastRowFirstColumn="0" w:lastRowLastColumn="0"/>
            </w:pPr>
            <w:r w:rsidRPr="002C1DB4">
              <w:t>Jun</w:t>
            </w:r>
          </w:p>
        </w:tc>
        <w:tc>
          <w:tcPr>
            <w:tcW w:w="729" w:type="dxa"/>
            <w:vAlign w:val="center"/>
          </w:tcPr>
          <w:p w14:paraId="1F0F1558" w14:textId="58252CD4" w:rsidR="0075706A" w:rsidRPr="002C1DB4" w:rsidRDefault="0075706A" w:rsidP="0075706A">
            <w:pPr>
              <w:jc w:val="center"/>
              <w:cnfStyle w:val="100000000000" w:firstRow="1" w:lastRow="0" w:firstColumn="0" w:lastColumn="0" w:oddVBand="0" w:evenVBand="0" w:oddHBand="0" w:evenHBand="0" w:firstRowFirstColumn="0" w:firstRowLastColumn="0" w:lastRowFirstColumn="0" w:lastRowLastColumn="0"/>
            </w:pPr>
            <w:r w:rsidRPr="002C1DB4">
              <w:t>Jul</w:t>
            </w:r>
          </w:p>
        </w:tc>
        <w:tc>
          <w:tcPr>
            <w:tcW w:w="766" w:type="dxa"/>
            <w:vAlign w:val="center"/>
          </w:tcPr>
          <w:p w14:paraId="20B29E86" w14:textId="25359529" w:rsidR="0075706A" w:rsidRPr="002C1DB4" w:rsidRDefault="0075706A" w:rsidP="0075706A">
            <w:pPr>
              <w:jc w:val="center"/>
              <w:cnfStyle w:val="100000000000" w:firstRow="1" w:lastRow="0" w:firstColumn="0" w:lastColumn="0" w:oddVBand="0" w:evenVBand="0" w:oddHBand="0" w:evenHBand="0" w:firstRowFirstColumn="0" w:firstRowLastColumn="0" w:lastRowFirstColumn="0" w:lastRowLastColumn="0"/>
            </w:pPr>
            <w:proofErr w:type="spellStart"/>
            <w:r w:rsidRPr="002C1DB4">
              <w:t>Aug</w:t>
            </w:r>
            <w:proofErr w:type="spellEnd"/>
          </w:p>
        </w:tc>
        <w:tc>
          <w:tcPr>
            <w:tcW w:w="751" w:type="dxa"/>
            <w:vAlign w:val="center"/>
          </w:tcPr>
          <w:p w14:paraId="7F782E14" w14:textId="13A81F10" w:rsidR="0075706A" w:rsidRPr="002C1DB4" w:rsidRDefault="0075706A" w:rsidP="0075706A">
            <w:pPr>
              <w:jc w:val="center"/>
              <w:cnfStyle w:val="100000000000" w:firstRow="1" w:lastRow="0" w:firstColumn="0" w:lastColumn="0" w:oddVBand="0" w:evenVBand="0" w:oddHBand="0" w:evenHBand="0" w:firstRowFirstColumn="0" w:firstRowLastColumn="0" w:lastRowFirstColumn="0" w:lastRowLastColumn="0"/>
            </w:pPr>
            <w:r w:rsidRPr="002C1DB4">
              <w:t>Sep</w:t>
            </w:r>
          </w:p>
        </w:tc>
        <w:tc>
          <w:tcPr>
            <w:tcW w:w="751" w:type="dxa"/>
            <w:vAlign w:val="center"/>
          </w:tcPr>
          <w:p w14:paraId="408CA655" w14:textId="33BC6222" w:rsidR="0075706A" w:rsidRPr="002C1DB4" w:rsidRDefault="0075706A" w:rsidP="0075706A">
            <w:pPr>
              <w:jc w:val="center"/>
              <w:cnfStyle w:val="100000000000" w:firstRow="1" w:lastRow="0" w:firstColumn="0" w:lastColumn="0" w:oddVBand="0" w:evenVBand="0" w:oddHBand="0" w:evenHBand="0" w:firstRowFirstColumn="0" w:firstRowLastColumn="0" w:lastRowFirstColumn="0" w:lastRowLastColumn="0"/>
            </w:pPr>
            <w:proofErr w:type="spellStart"/>
            <w:r w:rsidRPr="002C1DB4">
              <w:t>Okt</w:t>
            </w:r>
            <w:proofErr w:type="spellEnd"/>
          </w:p>
        </w:tc>
      </w:tr>
      <w:tr w:rsidR="0075706A" w:rsidRPr="002C1DB4" w14:paraId="6F8FD5B2" w14:textId="77777777" w:rsidTr="0075706A">
        <w:tc>
          <w:tcPr>
            <w:cnfStyle w:val="001000000000" w:firstRow="0" w:lastRow="0" w:firstColumn="1" w:lastColumn="0" w:oddVBand="0" w:evenVBand="0" w:oddHBand="0" w:evenHBand="0" w:firstRowFirstColumn="0" w:firstRowLastColumn="0" w:lastRowFirstColumn="0" w:lastRowLastColumn="0"/>
            <w:tcW w:w="1390" w:type="dxa"/>
            <w:vAlign w:val="center"/>
          </w:tcPr>
          <w:p w14:paraId="1F43F20D" w14:textId="34F32BB3" w:rsidR="0075706A" w:rsidRPr="002C1DB4" w:rsidRDefault="0075706A" w:rsidP="0075706A">
            <w:pPr>
              <w:jc w:val="center"/>
            </w:pPr>
            <w:r w:rsidRPr="002C1DB4">
              <w:t>Studi Literatur</w:t>
            </w:r>
          </w:p>
        </w:tc>
        <w:tc>
          <w:tcPr>
            <w:tcW w:w="750" w:type="dxa"/>
            <w:shd w:val="clear" w:color="auto" w:fill="FF0000"/>
            <w:vAlign w:val="center"/>
          </w:tcPr>
          <w:p w14:paraId="0CA9A7E1" w14:textId="77777777" w:rsidR="0075706A" w:rsidRPr="002C1DB4" w:rsidRDefault="0075706A" w:rsidP="0075706A">
            <w:pPr>
              <w:cnfStyle w:val="000000000000" w:firstRow="0" w:lastRow="0" w:firstColumn="0" w:lastColumn="0" w:oddVBand="0" w:evenVBand="0" w:oddHBand="0" w:evenHBand="0" w:firstRowFirstColumn="0" w:firstRowLastColumn="0" w:lastRowFirstColumn="0" w:lastRowLastColumn="0"/>
            </w:pPr>
          </w:p>
        </w:tc>
        <w:tc>
          <w:tcPr>
            <w:tcW w:w="761" w:type="dxa"/>
            <w:shd w:val="clear" w:color="auto" w:fill="FF0000"/>
            <w:vAlign w:val="center"/>
          </w:tcPr>
          <w:p w14:paraId="639A1D55" w14:textId="77777777" w:rsidR="0075706A" w:rsidRPr="002C1DB4" w:rsidRDefault="0075706A" w:rsidP="0075706A">
            <w:pPr>
              <w:cnfStyle w:val="000000000000" w:firstRow="0" w:lastRow="0" w:firstColumn="0" w:lastColumn="0" w:oddVBand="0" w:evenVBand="0" w:oddHBand="0" w:evenHBand="0" w:firstRowFirstColumn="0" w:firstRowLastColumn="0" w:lastRowFirstColumn="0" w:lastRowLastColumn="0"/>
            </w:pPr>
          </w:p>
        </w:tc>
        <w:tc>
          <w:tcPr>
            <w:tcW w:w="754" w:type="dxa"/>
            <w:shd w:val="clear" w:color="auto" w:fill="FF0000"/>
            <w:vAlign w:val="center"/>
          </w:tcPr>
          <w:p w14:paraId="2A64215E" w14:textId="77777777" w:rsidR="0075706A" w:rsidRPr="002C1DB4" w:rsidRDefault="0075706A" w:rsidP="0075706A">
            <w:pPr>
              <w:cnfStyle w:val="000000000000" w:firstRow="0" w:lastRow="0" w:firstColumn="0" w:lastColumn="0" w:oddVBand="0" w:evenVBand="0" w:oddHBand="0" w:evenHBand="0" w:firstRowFirstColumn="0" w:firstRowLastColumn="0" w:lastRowFirstColumn="0" w:lastRowLastColumn="0"/>
            </w:pPr>
          </w:p>
        </w:tc>
        <w:tc>
          <w:tcPr>
            <w:tcW w:w="758" w:type="dxa"/>
            <w:shd w:val="clear" w:color="auto" w:fill="FF0000"/>
            <w:vAlign w:val="center"/>
          </w:tcPr>
          <w:p w14:paraId="5E60E4AB" w14:textId="77777777" w:rsidR="0075706A" w:rsidRPr="002C1DB4" w:rsidRDefault="0075706A" w:rsidP="0075706A">
            <w:pPr>
              <w:cnfStyle w:val="000000000000" w:firstRow="0" w:lastRow="0" w:firstColumn="0" w:lastColumn="0" w:oddVBand="0" w:evenVBand="0" w:oddHBand="0" w:evenHBand="0" w:firstRowFirstColumn="0" w:firstRowLastColumn="0" w:lastRowFirstColumn="0" w:lastRowLastColumn="0"/>
            </w:pPr>
          </w:p>
        </w:tc>
        <w:tc>
          <w:tcPr>
            <w:tcW w:w="743" w:type="dxa"/>
            <w:shd w:val="clear" w:color="auto" w:fill="FF0000"/>
            <w:vAlign w:val="center"/>
          </w:tcPr>
          <w:p w14:paraId="463165F0" w14:textId="77777777" w:rsidR="0075706A" w:rsidRPr="002C1DB4" w:rsidRDefault="0075706A" w:rsidP="0075706A">
            <w:pPr>
              <w:cnfStyle w:val="000000000000" w:firstRow="0" w:lastRow="0" w:firstColumn="0" w:lastColumn="0" w:oddVBand="0" w:evenVBand="0" w:oddHBand="0" w:evenHBand="0" w:firstRowFirstColumn="0" w:firstRowLastColumn="0" w:lastRowFirstColumn="0" w:lastRowLastColumn="0"/>
            </w:pPr>
          </w:p>
        </w:tc>
        <w:tc>
          <w:tcPr>
            <w:tcW w:w="729" w:type="dxa"/>
            <w:vAlign w:val="center"/>
          </w:tcPr>
          <w:p w14:paraId="70207EA7" w14:textId="77777777" w:rsidR="0075706A" w:rsidRPr="002C1DB4" w:rsidRDefault="0075706A" w:rsidP="0075706A">
            <w:pPr>
              <w:cnfStyle w:val="000000000000" w:firstRow="0" w:lastRow="0" w:firstColumn="0" w:lastColumn="0" w:oddVBand="0" w:evenVBand="0" w:oddHBand="0" w:evenHBand="0" w:firstRowFirstColumn="0" w:firstRowLastColumn="0" w:lastRowFirstColumn="0" w:lastRowLastColumn="0"/>
            </w:pPr>
          </w:p>
        </w:tc>
        <w:tc>
          <w:tcPr>
            <w:tcW w:w="766" w:type="dxa"/>
            <w:vAlign w:val="center"/>
          </w:tcPr>
          <w:p w14:paraId="29A7BE09" w14:textId="77777777" w:rsidR="0075706A" w:rsidRPr="002C1DB4" w:rsidRDefault="0075706A" w:rsidP="0075706A">
            <w:pPr>
              <w:cnfStyle w:val="000000000000" w:firstRow="0" w:lastRow="0" w:firstColumn="0" w:lastColumn="0" w:oddVBand="0" w:evenVBand="0" w:oddHBand="0" w:evenHBand="0" w:firstRowFirstColumn="0" w:firstRowLastColumn="0" w:lastRowFirstColumn="0" w:lastRowLastColumn="0"/>
            </w:pPr>
          </w:p>
        </w:tc>
        <w:tc>
          <w:tcPr>
            <w:tcW w:w="751" w:type="dxa"/>
            <w:vAlign w:val="center"/>
          </w:tcPr>
          <w:p w14:paraId="2332325E" w14:textId="77777777" w:rsidR="0075706A" w:rsidRPr="002C1DB4" w:rsidRDefault="0075706A" w:rsidP="0075706A">
            <w:pPr>
              <w:cnfStyle w:val="000000000000" w:firstRow="0" w:lastRow="0" w:firstColumn="0" w:lastColumn="0" w:oddVBand="0" w:evenVBand="0" w:oddHBand="0" w:evenHBand="0" w:firstRowFirstColumn="0" w:firstRowLastColumn="0" w:lastRowFirstColumn="0" w:lastRowLastColumn="0"/>
            </w:pPr>
          </w:p>
        </w:tc>
        <w:tc>
          <w:tcPr>
            <w:tcW w:w="751" w:type="dxa"/>
            <w:vAlign w:val="center"/>
          </w:tcPr>
          <w:p w14:paraId="57C3047B" w14:textId="77777777" w:rsidR="0075706A" w:rsidRPr="002C1DB4" w:rsidRDefault="0075706A" w:rsidP="0075706A">
            <w:pPr>
              <w:cnfStyle w:val="000000000000" w:firstRow="0" w:lastRow="0" w:firstColumn="0" w:lastColumn="0" w:oddVBand="0" w:evenVBand="0" w:oddHBand="0" w:evenHBand="0" w:firstRowFirstColumn="0" w:firstRowLastColumn="0" w:lastRowFirstColumn="0" w:lastRowLastColumn="0"/>
            </w:pPr>
          </w:p>
        </w:tc>
      </w:tr>
      <w:tr w:rsidR="0075706A" w:rsidRPr="002C1DB4" w14:paraId="52EC210D" w14:textId="77777777" w:rsidTr="0075706A">
        <w:tc>
          <w:tcPr>
            <w:cnfStyle w:val="001000000000" w:firstRow="0" w:lastRow="0" w:firstColumn="1" w:lastColumn="0" w:oddVBand="0" w:evenVBand="0" w:oddHBand="0" w:evenHBand="0" w:firstRowFirstColumn="0" w:firstRowLastColumn="0" w:lastRowFirstColumn="0" w:lastRowLastColumn="0"/>
            <w:tcW w:w="1390" w:type="dxa"/>
            <w:vAlign w:val="center"/>
          </w:tcPr>
          <w:p w14:paraId="7C0606E5" w14:textId="36BE8493" w:rsidR="0075706A" w:rsidRPr="002C1DB4" w:rsidRDefault="0075706A" w:rsidP="0075706A">
            <w:pPr>
              <w:jc w:val="center"/>
            </w:pPr>
            <w:r w:rsidRPr="002C1DB4">
              <w:t>Perancangan Sistem</w:t>
            </w:r>
          </w:p>
        </w:tc>
        <w:tc>
          <w:tcPr>
            <w:tcW w:w="750" w:type="dxa"/>
            <w:vAlign w:val="center"/>
          </w:tcPr>
          <w:p w14:paraId="0E437B80" w14:textId="77777777" w:rsidR="0075706A" w:rsidRPr="002C1DB4" w:rsidRDefault="0075706A" w:rsidP="0075706A">
            <w:pPr>
              <w:cnfStyle w:val="000000000000" w:firstRow="0" w:lastRow="0" w:firstColumn="0" w:lastColumn="0" w:oddVBand="0" w:evenVBand="0" w:oddHBand="0" w:evenHBand="0" w:firstRowFirstColumn="0" w:firstRowLastColumn="0" w:lastRowFirstColumn="0" w:lastRowLastColumn="0"/>
            </w:pPr>
          </w:p>
        </w:tc>
        <w:tc>
          <w:tcPr>
            <w:tcW w:w="761" w:type="dxa"/>
            <w:vAlign w:val="center"/>
          </w:tcPr>
          <w:p w14:paraId="4DE59E2A" w14:textId="77777777" w:rsidR="0075706A" w:rsidRPr="002C1DB4" w:rsidRDefault="0075706A" w:rsidP="0075706A">
            <w:pPr>
              <w:cnfStyle w:val="000000000000" w:firstRow="0" w:lastRow="0" w:firstColumn="0" w:lastColumn="0" w:oddVBand="0" w:evenVBand="0" w:oddHBand="0" w:evenHBand="0" w:firstRowFirstColumn="0" w:firstRowLastColumn="0" w:lastRowFirstColumn="0" w:lastRowLastColumn="0"/>
            </w:pPr>
          </w:p>
        </w:tc>
        <w:tc>
          <w:tcPr>
            <w:tcW w:w="754" w:type="dxa"/>
            <w:vAlign w:val="center"/>
          </w:tcPr>
          <w:p w14:paraId="7CF181BA" w14:textId="77777777" w:rsidR="0075706A" w:rsidRPr="002C1DB4" w:rsidRDefault="0075706A" w:rsidP="0075706A">
            <w:pPr>
              <w:cnfStyle w:val="000000000000" w:firstRow="0" w:lastRow="0" w:firstColumn="0" w:lastColumn="0" w:oddVBand="0" w:evenVBand="0" w:oddHBand="0" w:evenHBand="0" w:firstRowFirstColumn="0" w:firstRowLastColumn="0" w:lastRowFirstColumn="0" w:lastRowLastColumn="0"/>
            </w:pPr>
          </w:p>
        </w:tc>
        <w:tc>
          <w:tcPr>
            <w:tcW w:w="758" w:type="dxa"/>
            <w:shd w:val="clear" w:color="auto" w:fill="00B050"/>
            <w:vAlign w:val="center"/>
          </w:tcPr>
          <w:p w14:paraId="580ABFEB" w14:textId="77777777" w:rsidR="0075706A" w:rsidRPr="002C1DB4" w:rsidRDefault="0075706A" w:rsidP="0075706A">
            <w:pPr>
              <w:cnfStyle w:val="000000000000" w:firstRow="0" w:lastRow="0" w:firstColumn="0" w:lastColumn="0" w:oddVBand="0" w:evenVBand="0" w:oddHBand="0" w:evenHBand="0" w:firstRowFirstColumn="0" w:firstRowLastColumn="0" w:lastRowFirstColumn="0" w:lastRowLastColumn="0"/>
            </w:pPr>
          </w:p>
        </w:tc>
        <w:tc>
          <w:tcPr>
            <w:tcW w:w="743" w:type="dxa"/>
            <w:shd w:val="clear" w:color="auto" w:fill="00B050"/>
            <w:vAlign w:val="center"/>
          </w:tcPr>
          <w:p w14:paraId="2F71843F" w14:textId="77777777" w:rsidR="0075706A" w:rsidRPr="002C1DB4" w:rsidRDefault="0075706A" w:rsidP="0075706A">
            <w:pPr>
              <w:cnfStyle w:val="000000000000" w:firstRow="0" w:lastRow="0" w:firstColumn="0" w:lastColumn="0" w:oddVBand="0" w:evenVBand="0" w:oddHBand="0" w:evenHBand="0" w:firstRowFirstColumn="0" w:firstRowLastColumn="0" w:lastRowFirstColumn="0" w:lastRowLastColumn="0"/>
            </w:pPr>
          </w:p>
        </w:tc>
        <w:tc>
          <w:tcPr>
            <w:tcW w:w="729" w:type="dxa"/>
            <w:shd w:val="clear" w:color="auto" w:fill="00B050"/>
            <w:vAlign w:val="center"/>
          </w:tcPr>
          <w:p w14:paraId="30EB319D" w14:textId="77777777" w:rsidR="0075706A" w:rsidRPr="002C1DB4" w:rsidRDefault="0075706A" w:rsidP="0075706A">
            <w:pPr>
              <w:cnfStyle w:val="000000000000" w:firstRow="0" w:lastRow="0" w:firstColumn="0" w:lastColumn="0" w:oddVBand="0" w:evenVBand="0" w:oddHBand="0" w:evenHBand="0" w:firstRowFirstColumn="0" w:firstRowLastColumn="0" w:lastRowFirstColumn="0" w:lastRowLastColumn="0"/>
            </w:pPr>
          </w:p>
        </w:tc>
        <w:tc>
          <w:tcPr>
            <w:tcW w:w="766" w:type="dxa"/>
            <w:shd w:val="clear" w:color="auto" w:fill="00B050"/>
            <w:vAlign w:val="center"/>
          </w:tcPr>
          <w:p w14:paraId="49DB2DE0" w14:textId="77777777" w:rsidR="0075706A" w:rsidRPr="002C1DB4" w:rsidRDefault="0075706A" w:rsidP="0075706A">
            <w:pPr>
              <w:cnfStyle w:val="000000000000" w:firstRow="0" w:lastRow="0" w:firstColumn="0" w:lastColumn="0" w:oddVBand="0" w:evenVBand="0" w:oddHBand="0" w:evenHBand="0" w:firstRowFirstColumn="0" w:firstRowLastColumn="0" w:lastRowFirstColumn="0" w:lastRowLastColumn="0"/>
            </w:pPr>
          </w:p>
        </w:tc>
        <w:tc>
          <w:tcPr>
            <w:tcW w:w="751" w:type="dxa"/>
            <w:vAlign w:val="center"/>
          </w:tcPr>
          <w:p w14:paraId="787BBC0B" w14:textId="77777777" w:rsidR="0075706A" w:rsidRPr="002C1DB4" w:rsidRDefault="0075706A" w:rsidP="0075706A">
            <w:pPr>
              <w:cnfStyle w:val="000000000000" w:firstRow="0" w:lastRow="0" w:firstColumn="0" w:lastColumn="0" w:oddVBand="0" w:evenVBand="0" w:oddHBand="0" w:evenHBand="0" w:firstRowFirstColumn="0" w:firstRowLastColumn="0" w:lastRowFirstColumn="0" w:lastRowLastColumn="0"/>
            </w:pPr>
          </w:p>
        </w:tc>
        <w:tc>
          <w:tcPr>
            <w:tcW w:w="751" w:type="dxa"/>
            <w:vAlign w:val="center"/>
          </w:tcPr>
          <w:p w14:paraId="3DE9F1C0" w14:textId="77777777" w:rsidR="0075706A" w:rsidRPr="002C1DB4" w:rsidRDefault="0075706A" w:rsidP="0075706A">
            <w:pPr>
              <w:cnfStyle w:val="000000000000" w:firstRow="0" w:lastRow="0" w:firstColumn="0" w:lastColumn="0" w:oddVBand="0" w:evenVBand="0" w:oddHBand="0" w:evenHBand="0" w:firstRowFirstColumn="0" w:firstRowLastColumn="0" w:lastRowFirstColumn="0" w:lastRowLastColumn="0"/>
            </w:pPr>
          </w:p>
        </w:tc>
      </w:tr>
      <w:tr w:rsidR="0075706A" w:rsidRPr="002C1DB4" w14:paraId="0DD79F52" w14:textId="77777777" w:rsidTr="0075706A">
        <w:tc>
          <w:tcPr>
            <w:cnfStyle w:val="001000000000" w:firstRow="0" w:lastRow="0" w:firstColumn="1" w:lastColumn="0" w:oddVBand="0" w:evenVBand="0" w:oddHBand="0" w:evenHBand="0" w:firstRowFirstColumn="0" w:firstRowLastColumn="0" w:lastRowFirstColumn="0" w:lastRowLastColumn="0"/>
            <w:tcW w:w="1390" w:type="dxa"/>
            <w:vAlign w:val="center"/>
          </w:tcPr>
          <w:p w14:paraId="47BCC271" w14:textId="59F3D4C8" w:rsidR="0075706A" w:rsidRPr="002C1DB4" w:rsidRDefault="0075706A" w:rsidP="0075706A">
            <w:pPr>
              <w:jc w:val="center"/>
            </w:pPr>
            <w:r w:rsidRPr="002C1DB4">
              <w:t>Implementasi Sistem</w:t>
            </w:r>
          </w:p>
        </w:tc>
        <w:tc>
          <w:tcPr>
            <w:tcW w:w="750" w:type="dxa"/>
            <w:vAlign w:val="center"/>
          </w:tcPr>
          <w:p w14:paraId="2F7C5746" w14:textId="77777777" w:rsidR="0075706A" w:rsidRPr="002C1DB4" w:rsidRDefault="0075706A" w:rsidP="0075706A">
            <w:pPr>
              <w:cnfStyle w:val="000000000000" w:firstRow="0" w:lastRow="0" w:firstColumn="0" w:lastColumn="0" w:oddVBand="0" w:evenVBand="0" w:oddHBand="0" w:evenHBand="0" w:firstRowFirstColumn="0" w:firstRowLastColumn="0" w:lastRowFirstColumn="0" w:lastRowLastColumn="0"/>
            </w:pPr>
          </w:p>
        </w:tc>
        <w:tc>
          <w:tcPr>
            <w:tcW w:w="761" w:type="dxa"/>
            <w:vAlign w:val="center"/>
          </w:tcPr>
          <w:p w14:paraId="502CD353" w14:textId="77777777" w:rsidR="0075706A" w:rsidRPr="002C1DB4" w:rsidRDefault="0075706A" w:rsidP="0075706A">
            <w:pPr>
              <w:cnfStyle w:val="000000000000" w:firstRow="0" w:lastRow="0" w:firstColumn="0" w:lastColumn="0" w:oddVBand="0" w:evenVBand="0" w:oddHBand="0" w:evenHBand="0" w:firstRowFirstColumn="0" w:firstRowLastColumn="0" w:lastRowFirstColumn="0" w:lastRowLastColumn="0"/>
            </w:pPr>
          </w:p>
        </w:tc>
        <w:tc>
          <w:tcPr>
            <w:tcW w:w="754" w:type="dxa"/>
            <w:vAlign w:val="center"/>
          </w:tcPr>
          <w:p w14:paraId="62B3E826" w14:textId="77777777" w:rsidR="0075706A" w:rsidRPr="002C1DB4" w:rsidRDefault="0075706A" w:rsidP="0075706A">
            <w:pPr>
              <w:cnfStyle w:val="000000000000" w:firstRow="0" w:lastRow="0" w:firstColumn="0" w:lastColumn="0" w:oddVBand="0" w:evenVBand="0" w:oddHBand="0" w:evenHBand="0" w:firstRowFirstColumn="0" w:firstRowLastColumn="0" w:lastRowFirstColumn="0" w:lastRowLastColumn="0"/>
            </w:pPr>
          </w:p>
        </w:tc>
        <w:tc>
          <w:tcPr>
            <w:tcW w:w="758" w:type="dxa"/>
            <w:vAlign w:val="center"/>
          </w:tcPr>
          <w:p w14:paraId="2ADDE135" w14:textId="77777777" w:rsidR="0075706A" w:rsidRPr="002C1DB4" w:rsidRDefault="0075706A" w:rsidP="0075706A">
            <w:pPr>
              <w:cnfStyle w:val="000000000000" w:firstRow="0" w:lastRow="0" w:firstColumn="0" w:lastColumn="0" w:oddVBand="0" w:evenVBand="0" w:oddHBand="0" w:evenHBand="0" w:firstRowFirstColumn="0" w:firstRowLastColumn="0" w:lastRowFirstColumn="0" w:lastRowLastColumn="0"/>
            </w:pPr>
          </w:p>
        </w:tc>
        <w:tc>
          <w:tcPr>
            <w:tcW w:w="743" w:type="dxa"/>
            <w:vAlign w:val="center"/>
          </w:tcPr>
          <w:p w14:paraId="1D157B35" w14:textId="77777777" w:rsidR="0075706A" w:rsidRPr="002C1DB4" w:rsidRDefault="0075706A" w:rsidP="0075706A">
            <w:pPr>
              <w:cnfStyle w:val="000000000000" w:firstRow="0" w:lastRow="0" w:firstColumn="0" w:lastColumn="0" w:oddVBand="0" w:evenVBand="0" w:oddHBand="0" w:evenHBand="0" w:firstRowFirstColumn="0" w:firstRowLastColumn="0" w:lastRowFirstColumn="0" w:lastRowLastColumn="0"/>
            </w:pPr>
          </w:p>
        </w:tc>
        <w:tc>
          <w:tcPr>
            <w:tcW w:w="729" w:type="dxa"/>
            <w:vAlign w:val="center"/>
          </w:tcPr>
          <w:p w14:paraId="5C2468A2" w14:textId="77777777" w:rsidR="0075706A" w:rsidRPr="002C1DB4" w:rsidRDefault="0075706A" w:rsidP="0075706A">
            <w:pPr>
              <w:cnfStyle w:val="000000000000" w:firstRow="0" w:lastRow="0" w:firstColumn="0" w:lastColumn="0" w:oddVBand="0" w:evenVBand="0" w:oddHBand="0" w:evenHBand="0" w:firstRowFirstColumn="0" w:firstRowLastColumn="0" w:lastRowFirstColumn="0" w:lastRowLastColumn="0"/>
            </w:pPr>
          </w:p>
        </w:tc>
        <w:tc>
          <w:tcPr>
            <w:tcW w:w="766" w:type="dxa"/>
            <w:shd w:val="clear" w:color="auto" w:fill="00B0F0"/>
            <w:vAlign w:val="center"/>
          </w:tcPr>
          <w:p w14:paraId="7BCEFA85" w14:textId="77777777" w:rsidR="0075706A" w:rsidRPr="002C1DB4" w:rsidRDefault="0075706A" w:rsidP="0075706A">
            <w:pPr>
              <w:cnfStyle w:val="000000000000" w:firstRow="0" w:lastRow="0" w:firstColumn="0" w:lastColumn="0" w:oddVBand="0" w:evenVBand="0" w:oddHBand="0" w:evenHBand="0" w:firstRowFirstColumn="0" w:firstRowLastColumn="0" w:lastRowFirstColumn="0" w:lastRowLastColumn="0"/>
            </w:pPr>
          </w:p>
        </w:tc>
        <w:tc>
          <w:tcPr>
            <w:tcW w:w="751" w:type="dxa"/>
            <w:shd w:val="clear" w:color="auto" w:fill="00B0F0"/>
            <w:vAlign w:val="center"/>
          </w:tcPr>
          <w:p w14:paraId="4E6DC131" w14:textId="77777777" w:rsidR="0075706A" w:rsidRPr="002C1DB4" w:rsidRDefault="0075706A" w:rsidP="0075706A">
            <w:pPr>
              <w:cnfStyle w:val="000000000000" w:firstRow="0" w:lastRow="0" w:firstColumn="0" w:lastColumn="0" w:oddVBand="0" w:evenVBand="0" w:oddHBand="0" w:evenHBand="0" w:firstRowFirstColumn="0" w:firstRowLastColumn="0" w:lastRowFirstColumn="0" w:lastRowLastColumn="0"/>
            </w:pPr>
          </w:p>
        </w:tc>
        <w:tc>
          <w:tcPr>
            <w:tcW w:w="751" w:type="dxa"/>
            <w:shd w:val="clear" w:color="auto" w:fill="00B0F0"/>
            <w:vAlign w:val="center"/>
          </w:tcPr>
          <w:p w14:paraId="63995ED3" w14:textId="77777777" w:rsidR="0075706A" w:rsidRPr="002C1DB4" w:rsidRDefault="0075706A" w:rsidP="0075706A">
            <w:pPr>
              <w:cnfStyle w:val="000000000000" w:firstRow="0" w:lastRow="0" w:firstColumn="0" w:lastColumn="0" w:oddVBand="0" w:evenVBand="0" w:oddHBand="0" w:evenHBand="0" w:firstRowFirstColumn="0" w:firstRowLastColumn="0" w:lastRowFirstColumn="0" w:lastRowLastColumn="0"/>
            </w:pPr>
          </w:p>
        </w:tc>
      </w:tr>
    </w:tbl>
    <w:p w14:paraId="67DF2F67" w14:textId="77777777" w:rsidR="0018358D" w:rsidRPr="002C1DB4" w:rsidRDefault="0018358D" w:rsidP="0018358D"/>
    <w:p w14:paraId="033402C8" w14:textId="6B0BBAB7" w:rsidR="004E42A7" w:rsidRPr="002C1DB4" w:rsidRDefault="0018358D" w:rsidP="0018358D">
      <w:pPr>
        <w:pStyle w:val="Caption"/>
        <w:spacing w:before="240"/>
        <w:jc w:val="center"/>
        <w:rPr>
          <w:sz w:val="16"/>
          <w:szCs w:val="16"/>
          <w:lang w:val="id-ID"/>
        </w:rPr>
      </w:pPr>
      <w:bookmarkStart w:id="20" w:name="_Toc505219821"/>
      <w:r w:rsidRPr="002C1DB4">
        <w:rPr>
          <w:lang w:val="id-ID"/>
        </w:rPr>
        <w:t xml:space="preserve">Tabel </w:t>
      </w:r>
      <w:r w:rsidRPr="002C1DB4">
        <w:rPr>
          <w:lang w:val="id-ID"/>
        </w:rPr>
        <w:fldChar w:fldCharType="begin"/>
      </w:r>
      <w:r w:rsidRPr="002C1DB4">
        <w:rPr>
          <w:lang w:val="id-ID"/>
        </w:rPr>
        <w:instrText xml:space="preserve"> STYLEREF 1 \s </w:instrText>
      </w:r>
      <w:r w:rsidRPr="002C1DB4">
        <w:rPr>
          <w:lang w:val="id-ID"/>
        </w:rPr>
        <w:fldChar w:fldCharType="separate"/>
      </w:r>
      <w:r w:rsidR="004B4B0E" w:rsidRPr="002C1DB4">
        <w:rPr>
          <w:noProof/>
          <w:lang w:val="id-ID"/>
        </w:rPr>
        <w:t>I</w:t>
      </w:r>
      <w:r w:rsidRPr="002C1DB4">
        <w:rPr>
          <w:lang w:val="id-ID"/>
        </w:rPr>
        <w:fldChar w:fldCharType="end"/>
      </w:r>
      <w:r w:rsidRPr="002C1DB4">
        <w:rPr>
          <w:lang w:val="id-ID"/>
        </w:rPr>
        <w:noBreakHyphen/>
      </w:r>
      <w:r w:rsidRPr="002C1DB4">
        <w:rPr>
          <w:lang w:val="id-ID"/>
        </w:rPr>
        <w:fldChar w:fldCharType="begin"/>
      </w:r>
      <w:r w:rsidRPr="002C1DB4">
        <w:rPr>
          <w:lang w:val="id-ID"/>
        </w:rPr>
        <w:instrText xml:space="preserve"> SEQ Tabel \* ARABIC \s 1 </w:instrText>
      </w:r>
      <w:r w:rsidRPr="002C1DB4">
        <w:rPr>
          <w:lang w:val="id-ID"/>
        </w:rPr>
        <w:fldChar w:fldCharType="separate"/>
      </w:r>
      <w:r w:rsidR="004B4B0E" w:rsidRPr="002C1DB4">
        <w:rPr>
          <w:noProof/>
          <w:lang w:val="id-ID"/>
        </w:rPr>
        <w:t>1</w:t>
      </w:r>
      <w:r w:rsidRPr="002C1DB4">
        <w:rPr>
          <w:lang w:val="id-ID"/>
        </w:rPr>
        <w:fldChar w:fldCharType="end"/>
      </w:r>
      <w:r w:rsidRPr="002C1DB4">
        <w:rPr>
          <w:lang w:val="id-ID"/>
        </w:rPr>
        <w:t>. Jadwal Pengerjaan Tugas Akhir</w:t>
      </w:r>
    </w:p>
    <w:p w14:paraId="7D5B54AC" w14:textId="77777777" w:rsidR="004E42A7" w:rsidRPr="002C1DB4" w:rsidRDefault="004E42A7">
      <w:pPr>
        <w:spacing w:before="0" w:after="0" w:line="240" w:lineRule="auto"/>
        <w:jc w:val="left"/>
        <w:rPr>
          <w:sz w:val="16"/>
          <w:szCs w:val="16"/>
        </w:rPr>
      </w:pPr>
      <w:r w:rsidRPr="002C1DB4">
        <w:rPr>
          <w:sz w:val="16"/>
          <w:szCs w:val="16"/>
        </w:rPr>
        <w:br w:type="page"/>
      </w:r>
    </w:p>
    <w:p w14:paraId="33CC3629" w14:textId="77777777" w:rsidR="00F76F65" w:rsidRPr="002C1DB4" w:rsidRDefault="004E42A7" w:rsidP="0071501A">
      <w:pPr>
        <w:pStyle w:val="Heading1"/>
        <w:rPr>
          <w:lang w:val="id-ID"/>
        </w:rPr>
      </w:pPr>
      <w:r w:rsidRPr="002C1DB4">
        <w:rPr>
          <w:lang w:val="id-ID"/>
        </w:rPr>
        <w:lastRenderedPageBreak/>
        <w:br/>
      </w:r>
      <w:bookmarkStart w:id="21" w:name="_Toc20479142"/>
      <w:r w:rsidRPr="002C1DB4">
        <w:rPr>
          <w:lang w:val="id-ID"/>
        </w:rPr>
        <w:t>STUDI LITERATUR</w:t>
      </w:r>
      <w:bookmarkEnd w:id="21"/>
    </w:p>
    <w:p w14:paraId="3C468E0C" w14:textId="77777777" w:rsidR="00336587" w:rsidRPr="002C1DB4" w:rsidRDefault="00336587" w:rsidP="00336587"/>
    <w:p w14:paraId="13D0CD7C" w14:textId="77777777" w:rsidR="00126DEC" w:rsidRPr="002C1DB4" w:rsidRDefault="0071501A" w:rsidP="00126DEC">
      <w:pPr>
        <w:pStyle w:val="Heading2"/>
        <w:rPr>
          <w:lang w:val="id-ID"/>
        </w:rPr>
      </w:pPr>
      <w:r w:rsidRPr="002C1DB4">
        <w:rPr>
          <w:lang w:val="id-ID"/>
        </w:rPr>
        <w:t xml:space="preserve">Metode Formal </w:t>
      </w:r>
    </w:p>
    <w:p w14:paraId="76122171" w14:textId="7986E5BD" w:rsidR="0071501A" w:rsidRPr="002C1DB4" w:rsidRDefault="00126DEC" w:rsidP="00126DEC">
      <w:pPr>
        <w:pStyle w:val="Heading3"/>
        <w:rPr>
          <w:lang w:val="id-ID" w:eastAsia="en-ID"/>
        </w:rPr>
      </w:pPr>
      <w:r w:rsidRPr="002C1DB4">
        <w:rPr>
          <w:lang w:val="id-ID" w:eastAsia="en-ID"/>
        </w:rPr>
        <w:t>Pengenalan Metode Formal</w:t>
      </w:r>
    </w:p>
    <w:p w14:paraId="5A0E1843" w14:textId="57D60178" w:rsidR="00126DEC" w:rsidRPr="002C1DB4" w:rsidRDefault="00126DEC" w:rsidP="00126DEC">
      <w:pPr>
        <w:rPr>
          <w:lang w:eastAsia="en-ID"/>
        </w:rPr>
      </w:pPr>
      <w:r w:rsidRPr="002C1DB4">
        <w:rPr>
          <w:lang w:eastAsia="en-ID"/>
        </w:rPr>
        <w:t xml:space="preserve">Metode Formal merupakan sebuah teknik penerapan prinsip-prinsip matematika dalam memodelkan dan menganalisis sistem ICT (Teknologi Komunikasi dan Informasi) </w:t>
      </w:r>
      <w:r w:rsidR="006117BD" w:rsidRPr="002C1DB4">
        <w:rPr>
          <w:lang w:eastAsia="en-ID"/>
        </w:rPr>
        <w:fldChar w:fldCharType="begin" w:fldLock="1"/>
      </w:r>
      <w:r w:rsidR="006117BD" w:rsidRPr="002C1DB4">
        <w:rPr>
          <w:lang w:eastAsia="en-ID"/>
        </w:rPr>
        <w:instrText>ADDIN CSL_CITATION {"citationItems":[{"id":"ITEM-1","itemData":{"ISBN":"9780262026499","ISSN":"00155713","PMID":"11275744","abstract":"Our growing dependence on increasingly complex computer and software systems necessitates the development of formalisms, techniques, and tools for assessing functional properties of these systems. One such technique that has emerged in the last twenty years is model checking, which systematically (and automatically) checks whether a model of a given system satisfies a desired property such as deadlock freedom, invariants, or request-response properties. This automated technique for verification and debugging has developed into a mature and widely used approach with many applications. Principles of Model Checking offers a comprehensive introduction to model checking that is not only a text suitable for classroom use but also a valuable reference for researchers and practitioners in the field. The book begins with the basic principles for modeling concurrent and communicating systems, introduces different classes of properties (including safety and liveness), presents the notion of fairness, and provides automata- based algorithms for these properties. It introduces the temporal logics LTL and CTL, compares them, and covers algorithms for verifying these logics, discussing real-time systems as well as systems subject to random phenomena. Separate chapters treat such efficiency-improving techniques as abstraction and symbolic manipulation. The book includes an extensive set of examples (most of which run through several chapters) and a complete set of basic results accompanied by detailed proofs. Each chapter concludes with a summary, bibliographic notes, and an extensive list of exercises of both practical and theoretical nature.","author":[{"dropping-particle":"","family":"Baier","given":"Christel","non-dropping-particle":"","parse-names":false,"suffix":""},{"dropping-particle":"","family":"Katoen","given":"Joost-Pieter","non-dropping-particle":"","parse-names":false,"suffix":""}],"container-title":"MIT Press","id":"ITEM-1","issued":{"date-parts":[["2008"]]},"title":"Principles Of Model Checking","type":"book"},"uris":["http://www.mendeley.com/documents/?uuid=7039503d-7bab-4c6f-a011-ae6d147e10ca"]}],"mendeley":{"formattedCitation":"(Baier &amp; Katoen, 2008)","plainTextFormattedCitation":"(Baier &amp; Katoen, 2008)","previouslyFormattedCitation":"(Baier &amp; Katoen, 2008)"},"properties":{"noteIndex":0},"schema":"https://github.com/citation-style-language/schema/raw/master/csl-citation.json"}</w:instrText>
      </w:r>
      <w:r w:rsidR="006117BD" w:rsidRPr="002C1DB4">
        <w:rPr>
          <w:lang w:eastAsia="en-ID"/>
        </w:rPr>
        <w:fldChar w:fldCharType="separate"/>
      </w:r>
      <w:r w:rsidR="006117BD" w:rsidRPr="002C1DB4">
        <w:rPr>
          <w:noProof/>
          <w:lang w:eastAsia="en-ID"/>
        </w:rPr>
        <w:t>(Baier &amp; Katoen, 2008)</w:t>
      </w:r>
      <w:r w:rsidR="006117BD" w:rsidRPr="002C1DB4">
        <w:rPr>
          <w:lang w:eastAsia="en-ID"/>
        </w:rPr>
        <w:fldChar w:fldCharType="end"/>
      </w:r>
      <w:r w:rsidRPr="002C1DB4">
        <w:rPr>
          <w:lang w:eastAsia="en-ID"/>
        </w:rPr>
        <w:t xml:space="preserve">. Dengan kata lain, Metode Formal didefinisikan sebagai ilmu matematika untuk sistem perangkat keras dan perangkat lunak komputer </w:t>
      </w:r>
      <w:r w:rsidR="006117BD" w:rsidRPr="002C1DB4">
        <w:rPr>
          <w:lang w:eastAsia="en-ID"/>
        </w:rPr>
        <w:fldChar w:fldCharType="begin" w:fldLock="1"/>
      </w:r>
      <w:r w:rsidR="006117BD" w:rsidRPr="002C1DB4">
        <w:rPr>
          <w:lang w:eastAsia="en-ID"/>
        </w:rPr>
        <w:instrText>ADDIN CSL_CITATION {"citationItems":[{"id":"ITEM-1","itemData":{"DOI":"10.1109/dasc.1997.635021","abstract":"This paper presents a logical analysis of a typical argument favoring the use of formal methods for software development, and suggests an alternative argument that is simpler and stronger than the typical one.","author":[{"dropping-particle":"","family":"Holloway","given":"C. Michael","non-dropping-particle":"","parse-names":false,"suffix":""}],"container-title":"AIAA/IEEE Digital Avionics Systems Conference - Proceedings","id":"ITEM-1","issue":"October","issued":{"date-parts":[["1997"]]},"title":"Why engineers should consider formal methods","type":"paper-conference","volume":"1"},"uris":["http://www.mendeley.com/documents/?uuid=a5ad4e38-3b65-4b9f-8a6f-92b059cac03f"]}],"mendeley":{"formattedCitation":"(Holloway, 1997)","plainTextFormattedCitation":"(Holloway, 1997)","previouslyFormattedCitation":"(Holloway, 1997)"},"properties":{"noteIndex":0},"schema":"https://github.com/citation-style-language/schema/raw/master/csl-citation.json"}</w:instrText>
      </w:r>
      <w:r w:rsidR="006117BD" w:rsidRPr="002C1DB4">
        <w:rPr>
          <w:lang w:eastAsia="en-ID"/>
        </w:rPr>
        <w:fldChar w:fldCharType="separate"/>
      </w:r>
      <w:r w:rsidR="006117BD" w:rsidRPr="002C1DB4">
        <w:rPr>
          <w:noProof/>
          <w:lang w:eastAsia="en-ID"/>
        </w:rPr>
        <w:t>(Holloway, 1997)</w:t>
      </w:r>
      <w:r w:rsidR="006117BD" w:rsidRPr="002C1DB4">
        <w:rPr>
          <w:lang w:eastAsia="en-ID"/>
        </w:rPr>
        <w:fldChar w:fldCharType="end"/>
      </w:r>
      <w:r w:rsidRPr="002C1DB4">
        <w:rPr>
          <w:lang w:eastAsia="en-ID"/>
        </w:rPr>
        <w:t xml:space="preserve">. Menurut </w:t>
      </w:r>
      <w:proofErr w:type="spellStart"/>
      <w:r w:rsidRPr="002C1DB4">
        <w:rPr>
          <w:lang w:eastAsia="en-ID"/>
        </w:rPr>
        <w:t>Monin</w:t>
      </w:r>
      <w:proofErr w:type="spellEnd"/>
      <w:r w:rsidRPr="002C1DB4">
        <w:rPr>
          <w:lang w:eastAsia="en-ID"/>
        </w:rPr>
        <w:t xml:space="preserve">, sebenarnya istilah “Teknik Formal” lebih pantas untuk digunakan dibandingkan “Metode Formal” karena teknik ini belum memiliki metodologi yang baku. Namun karena istilah Metode Formal lebih populer maka untuk selanjutnya dalam tulisan ini istilah Metode Formal </w:t>
      </w:r>
      <w:r w:rsidR="009F67F3" w:rsidRPr="002C1DB4">
        <w:rPr>
          <w:lang w:eastAsia="en-ID"/>
        </w:rPr>
        <w:t>akan menjadi istilah yang digunakan</w:t>
      </w:r>
      <w:r w:rsidRPr="002C1DB4">
        <w:rPr>
          <w:lang w:eastAsia="en-ID"/>
        </w:rPr>
        <w:t xml:space="preserve"> </w:t>
      </w:r>
      <w:r w:rsidR="006117BD" w:rsidRPr="002C1DB4">
        <w:rPr>
          <w:lang w:eastAsia="en-ID"/>
        </w:rPr>
        <w:fldChar w:fldCharType="begin" w:fldLock="1"/>
      </w:r>
      <w:r w:rsidR="006117BD" w:rsidRPr="002C1DB4">
        <w:rPr>
          <w:lang w:eastAsia="en-ID"/>
        </w:rPr>
        <w:instrText>ADDIN CSL_CITATION {"citationItems":[{"id":"ITEM-1","itemData":{"DOI":"10.1007/978-1-4471-0043-0","abstract":"This volume provides a comprehensive introduction to the field of formal methods for students and practitioners. It strikes a careful balance between rigorous exposition of the underlying mathematics and concrete examples of implementations using real-life tools, thus making it easy to grasp the underlying concepts and theories. It does not aim to provide guidelines for using a particular method, or comparisons of different approaches, but rather a conceptual framework that the reader can use to master any given method. It therefore makes an invaluable practical companion to introductory texts on logic and to books dedicated to a particular formal method. Understanding Formal Methods will be of interest to advanced students and engineers who need to learn the basics of this topic, and also professionals who need to broaden their knowledge or bring themselves up-to-date with the latest techniques.","author":[{"dropping-particle":"","family":"Monin","given":"Jean-Francois","non-dropping-particle":"","parse-names":false,"suffix":""}],"container-title":"Understanding Formal Methods","id":"ITEM-1","issued":{"date-parts":[["2003"]]},"title":"Understanding Formal Methods","type":"book"},"uris":["http://www.mendeley.com/documents/?uuid=a09bd7e2-6897-4496-b91b-765452832121"]}],"mendeley":{"formattedCitation":"(Monin, 2003)","plainTextFormattedCitation":"(Monin, 2003)","previouslyFormattedCitation":"(Monin, 2003)"},"properties":{"noteIndex":0},"schema":"https://github.com/citation-style-language/schema/raw/master/csl-citation.json"}</w:instrText>
      </w:r>
      <w:r w:rsidR="006117BD" w:rsidRPr="002C1DB4">
        <w:rPr>
          <w:lang w:eastAsia="en-ID"/>
        </w:rPr>
        <w:fldChar w:fldCharType="separate"/>
      </w:r>
      <w:r w:rsidR="006117BD" w:rsidRPr="002C1DB4">
        <w:rPr>
          <w:noProof/>
          <w:lang w:eastAsia="en-ID"/>
        </w:rPr>
        <w:t>(Monin, 2003)</w:t>
      </w:r>
      <w:r w:rsidR="006117BD" w:rsidRPr="002C1DB4">
        <w:rPr>
          <w:lang w:eastAsia="en-ID"/>
        </w:rPr>
        <w:fldChar w:fldCharType="end"/>
      </w:r>
      <w:r w:rsidRPr="002C1DB4">
        <w:rPr>
          <w:lang w:eastAsia="en-ID"/>
        </w:rPr>
        <w:t>.</w:t>
      </w:r>
    </w:p>
    <w:p w14:paraId="5DBC2261" w14:textId="125A7019" w:rsidR="00126DEC" w:rsidRPr="002C1DB4" w:rsidRDefault="00126DEC" w:rsidP="00126DEC">
      <w:pPr>
        <w:rPr>
          <w:lang w:eastAsia="en-ID"/>
        </w:rPr>
      </w:pPr>
      <w:r w:rsidRPr="002C1DB4">
        <w:rPr>
          <w:lang w:eastAsia="en-ID"/>
        </w:rPr>
        <w:t xml:space="preserve">Metode Formal merupakan salah satu teknik verifikasi yang “sangat direkomendasikan” untuk pengembangan perangkat lunak dan sistem </w:t>
      </w:r>
      <w:proofErr w:type="spellStart"/>
      <w:r w:rsidRPr="002C1DB4">
        <w:rPr>
          <w:lang w:eastAsia="en-ID"/>
        </w:rPr>
        <w:t>kritikal</w:t>
      </w:r>
      <w:proofErr w:type="spellEnd"/>
      <w:r w:rsidRPr="002C1DB4">
        <w:rPr>
          <w:lang w:eastAsia="en-ID"/>
        </w:rPr>
        <w:t xml:space="preserve"> oleh standar praktik terbaik yang dimiliki oleh IEC (Komisi Elektroteknik Internasional) dan ESA (Agensi Antariksa Eropa) </w:t>
      </w:r>
      <w:r w:rsidR="006117BD" w:rsidRPr="002C1DB4">
        <w:rPr>
          <w:lang w:eastAsia="en-ID"/>
        </w:rPr>
        <w:fldChar w:fldCharType="begin" w:fldLock="1"/>
      </w:r>
      <w:r w:rsidR="006117BD" w:rsidRPr="002C1DB4">
        <w:rPr>
          <w:lang w:eastAsia="en-ID"/>
        </w:rPr>
        <w:instrText>ADDIN CSL_CITATION {"citationItems":[{"id":"ITEM-1","itemData":{"ISBN":"9780262026499","ISSN":"00155713","PMID":"11275744","abstract":"Our growing dependence on increasingly complex computer and software systems necessitates the development of formalisms, techniques, and tools for assessing functional properties of these systems. One such technique that has emerged in the last twenty years is model checking, which systematically (and automatically) checks whether a model of a given system satisfies a desired property such as deadlock freedom, invariants, or request-response properties. This automated technique for verification and debugging has developed into a mature and widely used approach with many applications. Principles of Model Checking offers a comprehensive introduction to model checking that is not only a text suitable for classroom use but also a valuable reference for researchers and practitioners in the field. The book begins with the basic principles for modeling concurrent and communicating systems, introduces different classes of properties (including safety and liveness), presents the notion of fairness, and provides automata- based algorithms for these properties. It introduces the temporal logics LTL and CTL, compares them, and covers algorithms for verifying these logics, discussing real-time systems as well as systems subject to random phenomena. Separate chapters treat such efficiency-improving techniques as abstraction and symbolic manipulation. The book includes an extensive set of examples (most of which run through several chapters) and a complete set of basic results accompanied by detailed proofs. Each chapter concludes with a summary, bibliographic notes, and an extensive list of exercises of both practical and theoretical nature.","author":[{"dropping-particle":"","family":"Baier","given":"Christel","non-dropping-particle":"","parse-names":false,"suffix":""},{"dropping-particle":"","family":"Katoen","given":"Joost-Pieter","non-dropping-particle":"","parse-names":false,"suffix":""}],"container-title":"MIT Press","id":"ITEM-1","issued":{"date-parts":[["2008"]]},"title":"Principles Of Model Checking","type":"book"},"uris":["http://www.mendeley.com/documents/?uuid=7039503d-7bab-4c6f-a011-ae6d147e10ca"]}],"mendeley":{"formattedCitation":"(Baier &amp; Katoen, 2008)","plainTextFormattedCitation":"(Baier &amp; Katoen, 2008)","previouslyFormattedCitation":"(Baier &amp; Katoen, 2008)"},"properties":{"noteIndex":0},"schema":"https://github.com/citation-style-language/schema/raw/master/csl-citation.json"}</w:instrText>
      </w:r>
      <w:r w:rsidR="006117BD" w:rsidRPr="002C1DB4">
        <w:rPr>
          <w:lang w:eastAsia="en-ID"/>
        </w:rPr>
        <w:fldChar w:fldCharType="separate"/>
      </w:r>
      <w:r w:rsidR="006117BD" w:rsidRPr="002C1DB4">
        <w:rPr>
          <w:noProof/>
          <w:lang w:eastAsia="en-ID"/>
        </w:rPr>
        <w:t>(Baier &amp; Katoen, 2008)</w:t>
      </w:r>
      <w:r w:rsidR="006117BD" w:rsidRPr="002C1DB4">
        <w:rPr>
          <w:lang w:eastAsia="en-ID"/>
        </w:rPr>
        <w:fldChar w:fldCharType="end"/>
      </w:r>
      <w:r w:rsidRPr="002C1DB4">
        <w:rPr>
          <w:lang w:eastAsia="en-ID"/>
        </w:rPr>
        <w:t xml:space="preserve">. Hasil laporan investigasi yang dilakukan oleh FAA (Otoritas Penerbangan Federal Amerika) dan NASA (Administrasi Aeronautika dan Antariksa Nasional Amerika) mengenai penggunaan Metode Formal menunjukkan bahwa Metode Formal haruslah menjadi bagian dari pendidikan seluruh ilmuwan komputasi dan insinyur sistem perangkat lunak, </w:t>
      </w:r>
      <w:proofErr w:type="spellStart"/>
      <w:r w:rsidRPr="002C1DB4">
        <w:rPr>
          <w:lang w:eastAsia="en-ID"/>
        </w:rPr>
        <w:t>sepertih</w:t>
      </w:r>
      <w:proofErr w:type="spellEnd"/>
      <w:r w:rsidRPr="002C1DB4">
        <w:rPr>
          <w:lang w:eastAsia="en-ID"/>
        </w:rPr>
        <w:t xml:space="preserve"> bagaimana ilmu matematika terapan </w:t>
      </w:r>
      <w:proofErr w:type="spellStart"/>
      <w:r w:rsidRPr="002C1DB4">
        <w:rPr>
          <w:lang w:eastAsia="en-ID"/>
        </w:rPr>
        <w:t>merupkan</w:t>
      </w:r>
      <w:proofErr w:type="spellEnd"/>
      <w:r w:rsidRPr="002C1DB4">
        <w:rPr>
          <w:lang w:eastAsia="en-ID"/>
        </w:rPr>
        <w:t xml:space="preserve"> ilmu yang wajib dimiliki oleh setiap insinyur lainnya.</w:t>
      </w:r>
    </w:p>
    <w:p w14:paraId="2C65B32B" w14:textId="459426B7" w:rsidR="00126DEC" w:rsidRPr="002C1DB4" w:rsidRDefault="00126DEC" w:rsidP="00A56D41">
      <w:pPr>
        <w:pStyle w:val="Heading4"/>
        <w:rPr>
          <w:lang w:val="id-ID" w:eastAsia="en-ID"/>
        </w:rPr>
      </w:pPr>
      <w:r w:rsidRPr="002C1DB4">
        <w:rPr>
          <w:lang w:val="id-ID" w:eastAsia="en-ID"/>
        </w:rPr>
        <w:t>Alasan penggunaan Metode Formal</w:t>
      </w:r>
    </w:p>
    <w:p w14:paraId="5F9E24A7" w14:textId="768EFEA6" w:rsidR="00E17921" w:rsidRPr="002C1DB4" w:rsidRDefault="00E17921" w:rsidP="00A56D41">
      <w:pPr>
        <w:pStyle w:val="Heading5"/>
        <w:rPr>
          <w:lang w:val="id-ID" w:eastAsia="en-ID"/>
        </w:rPr>
      </w:pPr>
      <w:r w:rsidRPr="002C1DB4">
        <w:rPr>
          <w:lang w:val="id-ID" w:eastAsia="en-ID"/>
        </w:rPr>
        <w:t>Fatalitas kesalahan sistem perangkat lunak</w:t>
      </w:r>
    </w:p>
    <w:p w14:paraId="66CC2083" w14:textId="39A0AE56" w:rsidR="00E17921" w:rsidRPr="002C1DB4" w:rsidRDefault="00E17921" w:rsidP="00E17921">
      <w:pPr>
        <w:rPr>
          <w:lang w:eastAsia="en-ID"/>
        </w:rPr>
      </w:pPr>
      <w:r w:rsidRPr="002C1DB4">
        <w:rPr>
          <w:lang w:eastAsia="en-ID"/>
        </w:rPr>
        <w:lastRenderedPageBreak/>
        <w:t>Kesalahan pada unit pembagian bilangan titik mengambang (</w:t>
      </w:r>
      <w:proofErr w:type="spellStart"/>
      <w:r w:rsidRPr="005D2E4B">
        <w:rPr>
          <w:i/>
          <w:iCs/>
          <w:lang w:eastAsia="en-ID"/>
        </w:rPr>
        <w:t>floating</w:t>
      </w:r>
      <w:proofErr w:type="spellEnd"/>
      <w:r w:rsidRPr="005D2E4B">
        <w:rPr>
          <w:i/>
          <w:iCs/>
          <w:lang w:eastAsia="en-ID"/>
        </w:rPr>
        <w:t xml:space="preserve"> </w:t>
      </w:r>
      <w:proofErr w:type="spellStart"/>
      <w:r w:rsidRPr="005D2E4B">
        <w:rPr>
          <w:i/>
          <w:iCs/>
          <w:lang w:eastAsia="en-ID"/>
        </w:rPr>
        <w:t>point</w:t>
      </w:r>
      <w:proofErr w:type="spellEnd"/>
      <w:r w:rsidRPr="002C1DB4">
        <w:rPr>
          <w:lang w:eastAsia="en-ID"/>
        </w:rPr>
        <w:t xml:space="preserve">) milik Intel pada tahun 90an menyebabkan kerugian mencapai 470 juta dolar Amerika untuk mengganti seluruh prosesor yang cacat dan juga merusak reputasi Intel sebagai pembuat </w:t>
      </w:r>
      <w:r w:rsidR="005D2E4B" w:rsidRPr="002C1DB4">
        <w:rPr>
          <w:lang w:eastAsia="en-ID"/>
        </w:rPr>
        <w:t>cip</w:t>
      </w:r>
      <w:r w:rsidRPr="002C1DB4">
        <w:rPr>
          <w:lang w:eastAsia="en-ID"/>
        </w:rPr>
        <w:t xml:space="preserve"> komputer yang bisa diandalkan. Kesalahan perangkat lunak dalam sistem penanganan bagasi memundurkan pembukaan sebuah bandara di </w:t>
      </w:r>
      <w:proofErr w:type="spellStart"/>
      <w:r w:rsidRPr="002C1DB4">
        <w:rPr>
          <w:lang w:eastAsia="en-ID"/>
        </w:rPr>
        <w:t>Denver</w:t>
      </w:r>
      <w:proofErr w:type="spellEnd"/>
      <w:r w:rsidRPr="002C1DB4">
        <w:rPr>
          <w:lang w:eastAsia="en-ID"/>
        </w:rPr>
        <w:t xml:space="preserve"> selama 9 bulan yang menyebabkan kerugian sekitar 1.1 juta Dolar Amerika per hari. Kesalahan selama 24 jam pada sebuah sistem pemesanan tiket daring internasional akan menyebabkan kebangkrutan perusahaan tersebut karena hilangnya pesanan. </w:t>
      </w:r>
      <w:r w:rsidR="005D2E4B" w:rsidRPr="002C1DB4">
        <w:rPr>
          <w:lang w:eastAsia="en-ID"/>
        </w:rPr>
        <w:t>Bila</w:t>
      </w:r>
      <w:r w:rsidRPr="002C1DB4">
        <w:rPr>
          <w:lang w:eastAsia="en-ID"/>
        </w:rPr>
        <w:t xml:space="preserve"> kesalahan terjadi pada sistem keamanan, akibat yang ditimbulkan bisa menjadi bencana. Kecacatan fatal pada perangkat lunak kontrol pada misil Ariadne-5, wahana antariksa Mars </w:t>
      </w:r>
      <w:proofErr w:type="spellStart"/>
      <w:r w:rsidRPr="002C1DB4">
        <w:rPr>
          <w:lang w:eastAsia="en-ID"/>
        </w:rPr>
        <w:t>Pathfinder</w:t>
      </w:r>
      <w:proofErr w:type="spellEnd"/>
      <w:r w:rsidRPr="002C1DB4">
        <w:rPr>
          <w:lang w:eastAsia="en-ID"/>
        </w:rPr>
        <w:t xml:space="preserve">, serta pesawat-pesawat milik </w:t>
      </w:r>
      <w:proofErr w:type="spellStart"/>
      <w:r w:rsidRPr="002C1DB4">
        <w:rPr>
          <w:lang w:eastAsia="en-ID"/>
        </w:rPr>
        <w:t>Airbus</w:t>
      </w:r>
      <w:proofErr w:type="spellEnd"/>
      <w:r w:rsidRPr="002C1DB4">
        <w:rPr>
          <w:lang w:eastAsia="en-ID"/>
        </w:rPr>
        <w:t xml:space="preserve"> sudah menjadi berita utama di seluruh dunia dan menjadi kasus-</w:t>
      </w:r>
      <w:r w:rsidR="005D2E4B" w:rsidRPr="002C1DB4">
        <w:rPr>
          <w:lang w:eastAsia="en-ID"/>
        </w:rPr>
        <w:t>kasus</w:t>
      </w:r>
      <w:r w:rsidRPr="002C1DB4">
        <w:rPr>
          <w:lang w:eastAsia="en-ID"/>
        </w:rPr>
        <w:t xml:space="preserve"> yang terkenal. Perangkat lunak juga digunakan pada kontrol proses sistem yang </w:t>
      </w:r>
      <w:proofErr w:type="spellStart"/>
      <w:r w:rsidRPr="002C1DB4">
        <w:rPr>
          <w:lang w:eastAsia="en-ID"/>
        </w:rPr>
        <w:t>kritikal</w:t>
      </w:r>
      <w:proofErr w:type="spellEnd"/>
      <w:r w:rsidRPr="002C1DB4">
        <w:rPr>
          <w:lang w:eastAsia="en-ID"/>
        </w:rPr>
        <w:t xml:space="preserve"> pada pabrik kimia, pembangkit listrik tenaga nuklir, sistem lalu lintas, sistem penghalau badai, serta sistem penting lainnya yang bisa menimbulkan bencana dan kerugian besar jika terjadi kesalahan pada sistem tersebut. Salah satu contohnya adalah sebuah kecacatan perangkat lunak pada mesin terapi radiasi Therac-25 yang menyebabkan kematian 6 pasien kanker di antara 1985 dan 1987 disebabkan oleh overdosis paparan radiasi. Meningkatnya </w:t>
      </w:r>
      <w:r w:rsidR="005D2E4B" w:rsidRPr="002C1DB4">
        <w:rPr>
          <w:lang w:eastAsia="en-ID"/>
        </w:rPr>
        <w:t>ketergantungan</w:t>
      </w:r>
      <w:r w:rsidRPr="002C1DB4">
        <w:rPr>
          <w:lang w:eastAsia="en-ID"/>
        </w:rPr>
        <w:t xml:space="preserve"> aplikasi </w:t>
      </w:r>
      <w:proofErr w:type="spellStart"/>
      <w:r w:rsidRPr="002C1DB4">
        <w:rPr>
          <w:lang w:eastAsia="en-ID"/>
        </w:rPr>
        <w:t>kritikal</w:t>
      </w:r>
      <w:proofErr w:type="spellEnd"/>
      <w:r w:rsidRPr="002C1DB4">
        <w:rPr>
          <w:lang w:eastAsia="en-ID"/>
        </w:rPr>
        <w:t xml:space="preserve"> pada pemrosesan informasi menyebabkan pentingnya meningkatkan reliabilitas dalam proses desain sistem ICT.</w:t>
      </w:r>
    </w:p>
    <w:p w14:paraId="3099E2E3" w14:textId="02C3B1E2" w:rsidR="0071501A" w:rsidRPr="002C1DB4" w:rsidRDefault="00126DEC" w:rsidP="00A56D41">
      <w:pPr>
        <w:pStyle w:val="Heading5"/>
        <w:rPr>
          <w:lang w:val="id-ID" w:eastAsia="en-ID"/>
        </w:rPr>
      </w:pPr>
      <w:r w:rsidRPr="002C1DB4">
        <w:rPr>
          <w:lang w:val="id-ID" w:eastAsia="en-ID"/>
        </w:rPr>
        <w:t>Reliabilitas pengembangan perangkat lunak</w:t>
      </w:r>
    </w:p>
    <w:p w14:paraId="3B6B002B" w14:textId="01B62A64" w:rsidR="00126DEC" w:rsidRPr="002C1DB4" w:rsidRDefault="00126DEC" w:rsidP="00126DEC">
      <w:pPr>
        <w:rPr>
          <w:lang w:eastAsia="en-ID"/>
        </w:rPr>
      </w:pPr>
      <w:r w:rsidRPr="002C1DB4">
        <w:rPr>
          <w:lang w:eastAsia="en-ID"/>
        </w:rPr>
        <w:t xml:space="preserve">Pengembangan perangkat lunak saat ini sudah terkenal sebagai sebuah proses yang lambat dalam memberikan hasil serta sulit diprediksi dan tidak bisa diandalkan dalam operasi </w:t>
      </w:r>
      <w:r w:rsidR="006117BD" w:rsidRPr="002C1DB4">
        <w:rPr>
          <w:lang w:eastAsia="en-ID"/>
        </w:rPr>
        <w:fldChar w:fldCharType="begin" w:fldLock="1"/>
      </w:r>
      <w:r w:rsidR="006117BD" w:rsidRPr="002C1DB4">
        <w:rPr>
          <w:lang w:eastAsia="en-ID"/>
        </w:rPr>
        <w:instrText>ADDIN CSL_CITATION {"citationItems":[{"id":"ITEM-1","itemData":{"DOI":"10.1109/dasc.1997.635021","abstract":"This paper presents a logical analysis of a typical argument favoring the use of formal methods for software development, and suggests an alternative argument that is simpler and stronger than the typical one.","author":[{"dropping-particle":"","family":"Holloway","given":"C. Michael","non-dropping-particle":"","parse-names":false,"suffix":""}],"container-title":"AIAA/IEEE Digital Avionics Systems Conference - Proceedings","id":"ITEM-1","issue":"October","issued":{"date-parts":[["1997"]]},"title":"Why engineers should consider formal methods","type":"paper-conference","volume":"1"},"uris":["http://www.mendeley.com/documents/?uuid=a5ad4e38-3b65-4b9f-8a6f-92b059cac03f"]}],"mendeley":{"formattedCitation":"(Holloway, 1997)","plainTextFormattedCitation":"(Holloway, 1997)","previouslyFormattedCitation":"(Holloway, 1997)"},"properties":{"noteIndex":0},"schema":"https://github.com/citation-style-language/schema/raw/master/csl-citation.json"}</w:instrText>
      </w:r>
      <w:r w:rsidR="006117BD" w:rsidRPr="002C1DB4">
        <w:rPr>
          <w:lang w:eastAsia="en-ID"/>
        </w:rPr>
        <w:fldChar w:fldCharType="separate"/>
      </w:r>
      <w:r w:rsidR="006117BD" w:rsidRPr="002C1DB4">
        <w:rPr>
          <w:noProof/>
          <w:lang w:eastAsia="en-ID"/>
        </w:rPr>
        <w:t>(Holloway, 1997)</w:t>
      </w:r>
      <w:r w:rsidR="006117BD" w:rsidRPr="002C1DB4">
        <w:rPr>
          <w:lang w:eastAsia="en-ID"/>
        </w:rPr>
        <w:fldChar w:fldCharType="end"/>
      </w:r>
      <w:r w:rsidRPr="002C1DB4">
        <w:rPr>
          <w:lang w:eastAsia="en-ID"/>
        </w:rPr>
        <w:t xml:space="preserve">. Menurut sebuah artikel yang ditulis pada 1994 oleh Wyatt </w:t>
      </w:r>
      <w:proofErr w:type="spellStart"/>
      <w:r w:rsidRPr="002C1DB4">
        <w:rPr>
          <w:lang w:eastAsia="en-ID"/>
        </w:rPr>
        <w:t>Gibbs</w:t>
      </w:r>
      <w:proofErr w:type="spellEnd"/>
      <w:r w:rsidRPr="002C1DB4">
        <w:rPr>
          <w:lang w:eastAsia="en-ID"/>
        </w:rPr>
        <w:t xml:space="preserve">, “Studi menunjukkan bahwa untuk setiap 6 sistem perangkat lunak skala besar baru yang dioperasikan, 2 akan dibatalkan. Rata-rata waktu pengembangan perangkat lunak melampaui jadwal yang ditentukan sebanyak 50%. Perangkat lunak yang lebih besar bahkan membutuhkan waktu yang lebih lama lagi. 75% dari seluruh sistem skala besar memiliki kesalahan </w:t>
      </w:r>
      <w:r w:rsidRPr="002C1DB4">
        <w:rPr>
          <w:lang w:eastAsia="en-ID"/>
        </w:rPr>
        <w:lastRenderedPageBreak/>
        <w:t xml:space="preserve">dalam operasi yang menyebabkan mereka tidak berfungsi sebagaimana mestinya atau bahkan tidak digunakan sama sekali.” Dibandingkan dengan disiplin </w:t>
      </w:r>
      <w:proofErr w:type="spellStart"/>
      <w:r w:rsidRPr="002C1DB4">
        <w:rPr>
          <w:lang w:eastAsia="en-ID"/>
        </w:rPr>
        <w:t>keinsinyuran</w:t>
      </w:r>
      <w:proofErr w:type="spellEnd"/>
      <w:r w:rsidRPr="002C1DB4">
        <w:rPr>
          <w:lang w:eastAsia="en-ID"/>
        </w:rPr>
        <w:t xml:space="preserve"> lainnya, teknik perangkat lunak terlihat sangat buruk. Namun ini tidak terlalu mengejutkan karena setidaknya dalam dua aspek, perangkat lunak berbeda dengan objek fisik, material, dan sistem yang ditangani oleh ilmu teknik pada umumnya.</w:t>
      </w:r>
    </w:p>
    <w:p w14:paraId="05AA761F" w14:textId="15D09AAC" w:rsidR="00126DEC" w:rsidRPr="002C1DB4" w:rsidRDefault="00126DEC" w:rsidP="00126DEC">
      <w:pPr>
        <w:rPr>
          <w:lang w:eastAsia="en-ID"/>
        </w:rPr>
      </w:pPr>
      <w:r w:rsidRPr="002C1DB4">
        <w:rPr>
          <w:lang w:eastAsia="en-ID"/>
        </w:rPr>
        <w:t>Pertama, pada sistem fisik perubahan yang halus pada masukan akan menghasilkan perubahan yang halus pada keluaran. Dengan kata lain, sistem fisik merupakan sebuah sistem yang kontinu. Hal ini memungkinkan perilaku sistem untuk ditentukan hanya dengan memberikan beberapa masukan yang kemudian diterjemahkan menggunakan interpolasi dan e</w:t>
      </w:r>
      <w:r w:rsidR="00EA537C" w:rsidRPr="002C1DB4">
        <w:rPr>
          <w:lang w:eastAsia="en-ID"/>
        </w:rPr>
        <w:t>ks</w:t>
      </w:r>
      <w:r w:rsidRPr="002C1DB4">
        <w:rPr>
          <w:lang w:eastAsia="en-ID"/>
        </w:rPr>
        <w:t>trapolasi untuk menentukan perilaku sistem pada masukan yang tidak dites. Sistem perangkat lunak, berbeda dengan si</w:t>
      </w:r>
      <w:r w:rsidR="00EA537C" w:rsidRPr="002C1DB4">
        <w:rPr>
          <w:lang w:eastAsia="en-ID"/>
        </w:rPr>
        <w:t>s</w:t>
      </w:r>
      <w:r w:rsidRPr="002C1DB4">
        <w:rPr>
          <w:lang w:eastAsia="en-ID"/>
        </w:rPr>
        <w:t>tem fisik, merupakan sebuah sistem yang diskontinu. Perubahan kecil pada masukan bisa menghasilkan perubahan yang signifikan pada beberapa penentuan keputusan dalam perangkat lunak dan menyebabkan keluaran yang sangat berbeda. Hasilnya, interpolasi atau ekstrapolasi tidak bisa digunakan untuk memprediksi keluaran dari masukan yang tidak dites karena r</w:t>
      </w:r>
      <w:r w:rsidR="00EA537C" w:rsidRPr="002C1DB4">
        <w:rPr>
          <w:lang w:eastAsia="en-ID"/>
        </w:rPr>
        <w:t>i</w:t>
      </w:r>
      <w:r w:rsidRPr="002C1DB4">
        <w:rPr>
          <w:lang w:eastAsia="en-ID"/>
        </w:rPr>
        <w:t>siko yang tinggi dan bisa menyebabkan hasil yang tidak diinginkan. Selain itu sistem komputer semakin hari memiliki kompleksitas yang semakin tinggi. Dengan naiknya kompleksitas maka semakin banyak pula kemungkinan kecacatan desain yang akan terjadi. Pada sisi baiknya, sistem perangkat lunak cenderung tidak memiliki keausan tidak seperti sistem fisik. Sehingga jika sistem perangkat lunak sudah dibuktikan reliabilitasnya maka reliabilitas itu bisa bertahan selama bertahun-tahun tanpa mengalami keusangan.</w:t>
      </w:r>
    </w:p>
    <w:p w14:paraId="50902C7C" w14:textId="792B1168" w:rsidR="00E17921" w:rsidRPr="002C1DB4" w:rsidRDefault="00E17921" w:rsidP="00A56D41">
      <w:pPr>
        <w:pStyle w:val="Heading4"/>
        <w:rPr>
          <w:lang w:val="id-ID" w:eastAsia="en-ID"/>
        </w:rPr>
      </w:pPr>
      <w:r w:rsidRPr="002C1DB4">
        <w:rPr>
          <w:lang w:val="id-ID" w:eastAsia="en-ID"/>
        </w:rPr>
        <w:t>Contoh pengaplikasian Metode Formal</w:t>
      </w:r>
    </w:p>
    <w:p w14:paraId="17A04B5B" w14:textId="4E24ADD9" w:rsidR="00E17921" w:rsidRPr="002C1DB4" w:rsidRDefault="00E17921" w:rsidP="00E17921">
      <w:pPr>
        <w:rPr>
          <w:lang w:eastAsia="en-ID"/>
        </w:rPr>
      </w:pPr>
      <w:r w:rsidRPr="002C1DB4">
        <w:rPr>
          <w:lang w:eastAsia="en-ID"/>
        </w:rPr>
        <w:t xml:space="preserve">Salah satu eksperimen skala besar pengaplikasian Metode Formal dilakukan pada proyek CICS yang dilakukan oleh IBM (Taman </w:t>
      </w:r>
      <w:proofErr w:type="spellStart"/>
      <w:r w:rsidRPr="002C1DB4">
        <w:rPr>
          <w:lang w:eastAsia="en-ID"/>
        </w:rPr>
        <w:t>Huxley</w:t>
      </w:r>
      <w:proofErr w:type="spellEnd"/>
      <w:r w:rsidRPr="002C1DB4">
        <w:rPr>
          <w:lang w:eastAsia="en-ID"/>
        </w:rPr>
        <w:t>, Inggris) dalam kerja</w:t>
      </w:r>
      <w:r w:rsidR="00EA537C" w:rsidRPr="002C1DB4">
        <w:rPr>
          <w:lang w:eastAsia="en-ID"/>
        </w:rPr>
        <w:t xml:space="preserve"> </w:t>
      </w:r>
      <w:r w:rsidRPr="002C1DB4">
        <w:rPr>
          <w:lang w:eastAsia="en-ID"/>
        </w:rPr>
        <w:t xml:space="preserve">sama dengan Universitas Oxford </w:t>
      </w:r>
      <w:r w:rsidR="006117BD" w:rsidRPr="002C1DB4">
        <w:rPr>
          <w:lang w:eastAsia="en-ID"/>
        </w:rPr>
        <w:fldChar w:fldCharType="begin" w:fldLock="1"/>
      </w:r>
      <w:r w:rsidR="006117BD" w:rsidRPr="002C1DB4">
        <w:rPr>
          <w:lang w:eastAsia="en-ID"/>
        </w:rPr>
        <w:instrText>ADDIN CSL_CITATION {"citationItems":[{"id":"ITEM-1","itemData":{"ISBN":"9780262026499","ISSN":"00155713","PMID":"11275744","abstract":"Our growing dependence on increasingly complex computer and software systems necessitates the development of formalisms, techniques, and tools for assessing functional properties of these systems. One such technique that has emerged in the last twenty years is model checking, which systematically (and automatically) checks whether a model of a given system satisfies a desired property such as deadlock freedom, invariants, or request-response properties. This automated technique for verification and debugging has developed into a mature and widely used approach with many applications. Principles of Model Checking offers a comprehensive introduction to model checking that is not only a text suitable for classroom use but also a valuable reference for researchers and practitioners in the field. The book begins with the basic principles for modeling concurrent and communicating systems, introduces different classes of properties (including safety and liveness), presents the notion of fairness, and provides automata- based algorithms for these properties. It introduces the temporal logics LTL and CTL, compares them, and covers algorithms for verifying these logics, discussing real-time systems as well as systems subject to random phenomena. Separate chapters treat such efficiency-improving techniques as abstraction and symbolic manipulation. The book includes an extensive set of examples (most of which run through several chapters) and a complete set of basic results accompanied by detailed proofs. Each chapter concludes with a summary, bibliographic notes, and an extensive list of exercises of both practical and theoretical nature.","author":[{"dropping-particle":"","family":"Baier","given":"Christel","non-dropping-particle":"","parse-names":false,"suffix":""},{"dropping-particle":"","family":"Katoen","given":"Joost-Pieter","non-dropping-particle":"","parse-names":false,"suffix":""}],"container-title":"MIT Press","id":"ITEM-1","issued":{"date-parts":[["2008"]]},"title":"Principles Of Model Checking","type":"book"},"uris":["http://www.mendeley.com/documents/?uuid=7039503d-7bab-4c6f-a011-ae6d147e10ca"]}],"mendeley":{"formattedCitation":"(Baier &amp; Katoen, 2008)","plainTextFormattedCitation":"(Baier &amp; Katoen, 2008)","previouslyFormattedCitation":"(Baier &amp; Katoen, 2008)"},"properties":{"noteIndex":0},"schema":"https://github.com/citation-style-language/schema/raw/master/csl-citation.json"}</w:instrText>
      </w:r>
      <w:r w:rsidR="006117BD" w:rsidRPr="002C1DB4">
        <w:rPr>
          <w:lang w:eastAsia="en-ID"/>
        </w:rPr>
        <w:fldChar w:fldCharType="separate"/>
      </w:r>
      <w:r w:rsidR="006117BD" w:rsidRPr="002C1DB4">
        <w:rPr>
          <w:noProof/>
          <w:lang w:eastAsia="en-ID"/>
        </w:rPr>
        <w:t>(Baier &amp; Katoen, 2008)</w:t>
      </w:r>
      <w:r w:rsidR="006117BD" w:rsidRPr="002C1DB4">
        <w:rPr>
          <w:lang w:eastAsia="en-ID"/>
        </w:rPr>
        <w:fldChar w:fldCharType="end"/>
      </w:r>
      <w:r w:rsidRPr="002C1DB4">
        <w:rPr>
          <w:lang w:eastAsia="en-ID"/>
        </w:rPr>
        <w:t xml:space="preserve">. Tujuan dari proyek ini adalah untuk melakukan restrukturisasi mayor terhadap sebuah sistem manajemen transaksi besar yang sudah berjalan. Dalam keseluruhan sistem terdapat 800.000 </w:t>
      </w:r>
      <w:r w:rsidRPr="002C1DB4">
        <w:rPr>
          <w:lang w:eastAsia="en-ID"/>
        </w:rPr>
        <w:lastRenderedPageBreak/>
        <w:t xml:space="preserve">baris kode yang tertuliskan dalam bahasa </w:t>
      </w:r>
      <w:proofErr w:type="spellStart"/>
      <w:r w:rsidRPr="002C1DB4">
        <w:rPr>
          <w:lang w:eastAsia="en-ID"/>
        </w:rPr>
        <w:t>Assembly</w:t>
      </w:r>
      <w:proofErr w:type="spellEnd"/>
      <w:r w:rsidRPr="002C1DB4">
        <w:rPr>
          <w:lang w:eastAsia="en-ID"/>
        </w:rPr>
        <w:t xml:space="preserve"> dan Pias, sebuah bahasa tingkat tinggi khusus. Ada 268.000 baris kode yang dimodifikasi dan ditulis ulang dan di dalam baris-baris kode itu 37.000 </w:t>
      </w:r>
      <w:proofErr w:type="spellStart"/>
      <w:r w:rsidRPr="002C1DB4">
        <w:rPr>
          <w:lang w:eastAsia="en-ID"/>
        </w:rPr>
        <w:t>diantaranya</w:t>
      </w:r>
      <w:proofErr w:type="spellEnd"/>
      <w:r w:rsidRPr="002C1DB4">
        <w:rPr>
          <w:lang w:eastAsia="en-ID"/>
        </w:rPr>
        <w:t xml:space="preserve"> diberikan spesifikasi formal menggunakan notasi Z. Berbagai prosedur pengukuran dilakukan untuk mengevaluasi </w:t>
      </w:r>
      <w:r w:rsidR="00EA537C" w:rsidRPr="002C1DB4">
        <w:rPr>
          <w:lang w:eastAsia="en-ID"/>
        </w:rPr>
        <w:t>dampak</w:t>
      </w:r>
      <w:r w:rsidRPr="002C1DB4">
        <w:rPr>
          <w:lang w:eastAsia="en-ID"/>
        </w:rPr>
        <w:t xml:space="preserve"> Metode Formal terhadap </w:t>
      </w:r>
      <w:r w:rsidR="00EA537C" w:rsidRPr="002C1DB4">
        <w:rPr>
          <w:lang w:eastAsia="en-ID"/>
        </w:rPr>
        <w:t>produktivitas</w:t>
      </w:r>
      <w:r w:rsidRPr="002C1DB4">
        <w:rPr>
          <w:lang w:eastAsia="en-ID"/>
        </w:rPr>
        <w:t xml:space="preserve"> dan kualitas. Hasilnya </w:t>
      </w:r>
      <w:r w:rsidR="00EA537C" w:rsidRPr="002C1DB4">
        <w:rPr>
          <w:lang w:eastAsia="en-ID"/>
        </w:rPr>
        <w:t>a</w:t>
      </w:r>
      <w:r w:rsidRPr="002C1DB4">
        <w:rPr>
          <w:lang w:eastAsia="en-ID"/>
        </w:rPr>
        <w:t>dalah sebagai berikut:</w:t>
      </w:r>
    </w:p>
    <w:p w14:paraId="390913E7" w14:textId="6A2FE756" w:rsidR="00E17921" w:rsidRPr="002C1DB4" w:rsidRDefault="00E17921" w:rsidP="00E17921">
      <w:pPr>
        <w:pStyle w:val="ListParagraph"/>
        <w:numPr>
          <w:ilvl w:val="0"/>
          <w:numId w:val="32"/>
        </w:numPr>
        <w:ind w:left="426"/>
        <w:rPr>
          <w:lang w:val="id-ID" w:eastAsia="en-ID"/>
        </w:rPr>
      </w:pPr>
      <w:r w:rsidRPr="002C1DB4">
        <w:rPr>
          <w:lang w:val="id-ID" w:eastAsia="en-ID"/>
        </w:rPr>
        <w:t>Biaya pengembangan berkurang 9 persen</w:t>
      </w:r>
    </w:p>
    <w:p w14:paraId="2F168BB4" w14:textId="1C978985" w:rsidR="00E17921" w:rsidRPr="002C1DB4" w:rsidRDefault="00E17921" w:rsidP="00E17921">
      <w:pPr>
        <w:pStyle w:val="ListParagraph"/>
        <w:numPr>
          <w:ilvl w:val="0"/>
          <w:numId w:val="32"/>
        </w:numPr>
        <w:ind w:left="426"/>
        <w:rPr>
          <w:lang w:val="id-ID" w:eastAsia="en-ID"/>
        </w:rPr>
      </w:pPr>
      <w:r w:rsidRPr="002C1DB4">
        <w:rPr>
          <w:lang w:val="id-ID" w:eastAsia="en-ID"/>
        </w:rPr>
        <w:t xml:space="preserve">Terjadi 2.5 kali lebih sedikit </w:t>
      </w:r>
      <w:proofErr w:type="spellStart"/>
      <w:r w:rsidRPr="002C1DB4">
        <w:rPr>
          <w:lang w:val="id-ID" w:eastAsia="en-ID"/>
        </w:rPr>
        <w:t>error</w:t>
      </w:r>
      <w:proofErr w:type="spellEnd"/>
      <w:r w:rsidRPr="002C1DB4">
        <w:rPr>
          <w:lang w:val="id-ID" w:eastAsia="en-ID"/>
        </w:rPr>
        <w:t xml:space="preserve"> pada bagian program yang dikembangkan menggunakan notasi Z dalam 8 bulan pertama setelah instalasi</w:t>
      </w:r>
    </w:p>
    <w:p w14:paraId="3009E2F5" w14:textId="3D94A4AC" w:rsidR="00E17921" w:rsidRPr="002C1DB4" w:rsidRDefault="00E17921" w:rsidP="00E17921">
      <w:pPr>
        <w:pStyle w:val="ListParagraph"/>
        <w:numPr>
          <w:ilvl w:val="0"/>
          <w:numId w:val="32"/>
        </w:numPr>
        <w:ind w:left="426"/>
        <w:rPr>
          <w:lang w:val="id-ID" w:eastAsia="en-ID"/>
        </w:rPr>
      </w:pPr>
      <w:proofErr w:type="spellStart"/>
      <w:r w:rsidRPr="002C1DB4">
        <w:rPr>
          <w:lang w:val="id-ID" w:eastAsia="en-ID"/>
        </w:rPr>
        <w:t>Error</w:t>
      </w:r>
      <w:proofErr w:type="spellEnd"/>
      <w:r w:rsidRPr="002C1DB4">
        <w:rPr>
          <w:lang w:val="id-ID" w:eastAsia="en-ID"/>
        </w:rPr>
        <w:t xml:space="preserve"> yang dilaporkan memiliki keseriusan lebih rendah</w:t>
      </w:r>
    </w:p>
    <w:p w14:paraId="09677B39" w14:textId="3AFA720D" w:rsidR="00E17921" w:rsidRPr="002C1DB4" w:rsidRDefault="00E17921" w:rsidP="00E17921">
      <w:pPr>
        <w:rPr>
          <w:lang w:eastAsia="en-ID"/>
        </w:rPr>
      </w:pPr>
      <w:r w:rsidRPr="002C1DB4">
        <w:rPr>
          <w:lang w:eastAsia="en-ID"/>
        </w:rPr>
        <w:t>Eksperimen ini merupakan sebuah eksperimen yang menarik karena banyaknya kode yang terlibat. Namun, eksperimen ini memiliki cakupan yang terbatas karena eksperimen hanya melakukan eksperimen terhadap notasi formal Z serta tidak memperhitungkan teknik</w:t>
      </w:r>
      <w:r w:rsidR="00EA537C" w:rsidRPr="002C1DB4">
        <w:rPr>
          <w:lang w:eastAsia="en-ID"/>
        </w:rPr>
        <w:t>-</w:t>
      </w:r>
      <w:r w:rsidRPr="002C1DB4">
        <w:rPr>
          <w:lang w:eastAsia="en-ID"/>
        </w:rPr>
        <w:t>teknik pembuktian yang dilakukan.</w:t>
      </w:r>
    </w:p>
    <w:p w14:paraId="3D15A17F" w14:textId="26449151" w:rsidR="00A56D41" w:rsidRPr="002C1DB4" w:rsidRDefault="00A56D41" w:rsidP="00A56D41">
      <w:pPr>
        <w:pStyle w:val="Heading4"/>
        <w:rPr>
          <w:lang w:val="id-ID" w:eastAsia="en-ID"/>
        </w:rPr>
      </w:pPr>
      <w:r w:rsidRPr="002C1DB4">
        <w:rPr>
          <w:lang w:val="id-ID" w:eastAsia="en-ID"/>
        </w:rPr>
        <w:t>Kelemahan Metode Formal</w:t>
      </w:r>
    </w:p>
    <w:p w14:paraId="276D7B04" w14:textId="6E2924EA" w:rsidR="00A56D41" w:rsidRPr="002C1DB4" w:rsidRDefault="00A56D41" w:rsidP="00A56D41">
      <w:pPr>
        <w:rPr>
          <w:lang w:eastAsia="en-ID"/>
        </w:rPr>
      </w:pPr>
      <w:r w:rsidRPr="002C1DB4">
        <w:rPr>
          <w:lang w:eastAsia="en-ID"/>
        </w:rPr>
        <w:t>Metode Formal bukan merupakan sebuah teknik adiguna yang bisa digunakan untuk memverifikasi seluruh program yang dibuat.</w:t>
      </w:r>
      <w:r w:rsidR="00DF0210" w:rsidRPr="002C1DB4">
        <w:rPr>
          <w:lang w:eastAsia="en-ID"/>
        </w:rPr>
        <w:t xml:space="preserve"> Menurut Jean-</w:t>
      </w:r>
      <w:proofErr w:type="spellStart"/>
      <w:r w:rsidR="00DF0210" w:rsidRPr="002C1DB4">
        <w:rPr>
          <w:lang w:eastAsia="en-ID"/>
        </w:rPr>
        <w:t>Francois</w:t>
      </w:r>
      <w:proofErr w:type="spellEnd"/>
      <w:r w:rsidR="00DF0210" w:rsidRPr="002C1DB4">
        <w:rPr>
          <w:lang w:eastAsia="en-ID"/>
        </w:rPr>
        <w:t xml:space="preserve"> </w:t>
      </w:r>
      <w:proofErr w:type="spellStart"/>
      <w:r w:rsidR="00DF0210" w:rsidRPr="002C1DB4">
        <w:rPr>
          <w:lang w:eastAsia="en-ID"/>
        </w:rPr>
        <w:t>Monin</w:t>
      </w:r>
      <w:proofErr w:type="spellEnd"/>
      <w:r w:rsidRPr="002C1DB4">
        <w:rPr>
          <w:lang w:eastAsia="en-ID"/>
        </w:rPr>
        <w:t xml:space="preserve"> </w:t>
      </w:r>
      <w:r w:rsidR="006117BD" w:rsidRPr="002C1DB4">
        <w:rPr>
          <w:lang w:eastAsia="en-ID"/>
        </w:rPr>
        <w:fldChar w:fldCharType="begin" w:fldLock="1"/>
      </w:r>
      <w:r w:rsidR="005D19DF" w:rsidRPr="002C1DB4">
        <w:rPr>
          <w:lang w:eastAsia="en-ID"/>
        </w:rPr>
        <w:instrText>ADDIN CSL_CITATION {"citationItems":[{"id":"ITEM-1","itemData":{"DOI":"10.1007/978-1-4471-0043-0","abstract":"This volume provides a comprehensive introduction to the field of formal methods for students and practitioners. It strikes a careful balance between rigorous exposition of the underlying mathematics and concrete examples of implementations using real-life tools, thus making it easy to grasp the underlying concepts and theories. It does not aim to provide guidelines for using a particular method, or comparisons of different approaches, but rather a conceptual framework that the reader can use to master any given method. It therefore makes an invaluable practical companion to introductory texts on logic and to books dedicated to a particular formal method. Understanding Formal Methods will be of interest to advanced students and engineers who need to learn the basics of this topic, and also professionals who need to broaden their knowledge or bring themselves up-to-date with the latest techniques.","author":[{"dropping-particle":"","family":"Monin","given":"Jean-Francois","non-dropping-particle":"","parse-names":false,"suffix":""}],"container-title":"Understanding Formal Methods","id":"ITEM-1","issued":{"date-parts":[["2003"]]},"title":"Understanding Formal Methods","type":"book"},"uris":["http://www.mendeley.com/documents/?uuid=a09bd7e2-6897-4496-b91b-765452832121"]}],"mendeley":{"formattedCitation":"(Monin, 2003)","plainTextFormattedCitation":"(Monin, 2003)","previouslyFormattedCitation":"(Monin, 2003)"},"properties":{"noteIndex":0},"schema":"https://github.com/citation-style-language/schema/raw/master/csl-citation.json"}</w:instrText>
      </w:r>
      <w:r w:rsidR="006117BD" w:rsidRPr="002C1DB4">
        <w:rPr>
          <w:lang w:eastAsia="en-ID"/>
        </w:rPr>
        <w:fldChar w:fldCharType="separate"/>
      </w:r>
      <w:r w:rsidR="006117BD" w:rsidRPr="002C1DB4">
        <w:rPr>
          <w:noProof/>
          <w:lang w:eastAsia="en-ID"/>
        </w:rPr>
        <w:t>(Monin, 2003)</w:t>
      </w:r>
      <w:r w:rsidR="006117BD" w:rsidRPr="002C1DB4">
        <w:rPr>
          <w:lang w:eastAsia="en-ID"/>
        </w:rPr>
        <w:fldChar w:fldCharType="end"/>
      </w:r>
      <w:r w:rsidR="00DF0210" w:rsidRPr="002C1DB4">
        <w:rPr>
          <w:lang w:eastAsia="en-ID"/>
        </w:rPr>
        <w:t xml:space="preserve">, </w:t>
      </w:r>
      <w:r w:rsidRPr="002C1DB4">
        <w:rPr>
          <w:lang w:eastAsia="en-ID"/>
        </w:rPr>
        <w:t>beberapa kelemahan dari teknik in</w:t>
      </w:r>
      <w:r w:rsidR="00DF0210" w:rsidRPr="002C1DB4">
        <w:rPr>
          <w:lang w:eastAsia="en-ID"/>
        </w:rPr>
        <w:t>i</w:t>
      </w:r>
      <w:r w:rsidRPr="002C1DB4">
        <w:rPr>
          <w:lang w:eastAsia="en-ID"/>
        </w:rPr>
        <w:t xml:space="preserve"> yang harus diperhatikan</w:t>
      </w:r>
      <w:r w:rsidR="00DF0210" w:rsidRPr="002C1DB4">
        <w:rPr>
          <w:lang w:eastAsia="en-ID"/>
        </w:rPr>
        <w:t xml:space="preserve"> adalah</w:t>
      </w:r>
      <w:r w:rsidRPr="002C1DB4">
        <w:rPr>
          <w:lang w:eastAsia="en-ID"/>
        </w:rPr>
        <w:t>:</w:t>
      </w:r>
    </w:p>
    <w:p w14:paraId="78DA8B0F" w14:textId="70E3E2E2" w:rsidR="00A56D41" w:rsidRPr="002C1DB4" w:rsidRDefault="00A56D41" w:rsidP="00A56D41">
      <w:pPr>
        <w:pStyle w:val="ListParagraph"/>
        <w:numPr>
          <w:ilvl w:val="0"/>
          <w:numId w:val="33"/>
        </w:numPr>
        <w:ind w:left="426"/>
        <w:rPr>
          <w:lang w:val="id-ID" w:eastAsia="en-ID"/>
        </w:rPr>
      </w:pPr>
      <w:r w:rsidRPr="002C1DB4">
        <w:rPr>
          <w:lang w:val="id-ID" w:eastAsia="en-ID"/>
        </w:rPr>
        <w:t>Selalu ada jarak antara spesifikasi format yang tertulis dengan objek yang direpresentasikan. Hal ini serupa seperti yang terjadi pada ilmu fisika. Tidak bisa dibuktikan bahwa hukum-hukum fisika benar-benar merepresentasikan dunia nyata namun bisa diyakini bahwa hukum-hukum itu cukup dekat dengan dunia nyata untuk tujuan saat ini.</w:t>
      </w:r>
    </w:p>
    <w:p w14:paraId="7315A59F" w14:textId="4859D222" w:rsidR="00A56D41" w:rsidRPr="002C1DB4" w:rsidRDefault="00A56D41" w:rsidP="00A56D41">
      <w:pPr>
        <w:pStyle w:val="ListParagraph"/>
        <w:numPr>
          <w:ilvl w:val="0"/>
          <w:numId w:val="33"/>
        </w:numPr>
        <w:ind w:left="426"/>
        <w:rPr>
          <w:lang w:val="id-ID" w:eastAsia="en-ID"/>
        </w:rPr>
      </w:pPr>
      <w:r w:rsidRPr="002C1DB4">
        <w:rPr>
          <w:lang w:val="id-ID" w:eastAsia="en-ID"/>
        </w:rPr>
        <w:t xml:space="preserve">Dibutuhkan waktu untuk memahami dan menggunakan notasi yang dipakai. Keyakinan terhadap </w:t>
      </w:r>
      <w:r w:rsidR="002C1DB4" w:rsidRPr="002C1DB4">
        <w:rPr>
          <w:lang w:val="id-ID" w:eastAsia="en-ID"/>
        </w:rPr>
        <w:t>kebenaran</w:t>
      </w:r>
      <w:r w:rsidRPr="002C1DB4">
        <w:rPr>
          <w:lang w:val="id-ID" w:eastAsia="en-ID"/>
        </w:rPr>
        <w:t xml:space="preserve"> dari sebuah spesifikasi program hanya bisa diketahui dengan proses analisis yang mendalam. Metode Formal juga membutuhkan aspek teori serta kemampuan untuk memanipulasi berbagai teknik matematika yang ada.</w:t>
      </w:r>
    </w:p>
    <w:p w14:paraId="2F878999" w14:textId="72C9E1F5" w:rsidR="00A56D41" w:rsidRPr="002C1DB4" w:rsidRDefault="00A56D41" w:rsidP="00A56D41">
      <w:pPr>
        <w:pStyle w:val="ListParagraph"/>
        <w:numPr>
          <w:ilvl w:val="0"/>
          <w:numId w:val="33"/>
        </w:numPr>
        <w:ind w:left="426"/>
        <w:rPr>
          <w:lang w:val="id-ID" w:eastAsia="en-ID"/>
        </w:rPr>
      </w:pPr>
      <w:r w:rsidRPr="002C1DB4">
        <w:rPr>
          <w:lang w:val="id-ID" w:eastAsia="en-ID"/>
        </w:rPr>
        <w:lastRenderedPageBreak/>
        <w:t xml:space="preserve">Lebih banyak waktu yang akan dihabiskan pada tahap awal program (spesifikasi, desain). Eksperimen menunjukkan bahwa waktu yang dihabiskan pada tahap awal ini biasanya akan </w:t>
      </w:r>
      <w:proofErr w:type="spellStart"/>
      <w:r w:rsidRPr="002C1DB4">
        <w:rPr>
          <w:lang w:val="id-ID" w:eastAsia="en-ID"/>
        </w:rPr>
        <w:t>dikompensasi</w:t>
      </w:r>
      <w:proofErr w:type="spellEnd"/>
      <w:r w:rsidRPr="002C1DB4">
        <w:rPr>
          <w:lang w:val="id-ID" w:eastAsia="en-ID"/>
        </w:rPr>
        <w:t xml:space="preserve"> dengan waktu yang berkurang pada tahap akhir (tes, integrasi). </w:t>
      </w:r>
      <w:proofErr w:type="spellStart"/>
      <w:r w:rsidRPr="002C1DB4">
        <w:rPr>
          <w:lang w:val="id-ID" w:eastAsia="en-ID"/>
        </w:rPr>
        <w:t>Formalisasi</w:t>
      </w:r>
      <w:proofErr w:type="spellEnd"/>
      <w:r w:rsidRPr="002C1DB4">
        <w:rPr>
          <w:lang w:val="id-ID" w:eastAsia="en-ID"/>
        </w:rPr>
        <w:t xml:space="preserve"> membuka di awal beberapa masalah yang biasanya hanya akan ditemukan pada proses akhir seperti saat</w:t>
      </w:r>
      <w:r w:rsidRPr="002D0E76">
        <w:rPr>
          <w:i/>
          <w:iCs/>
          <w:lang w:val="id-ID" w:eastAsia="en-ID"/>
        </w:rPr>
        <w:t xml:space="preserve"> </w:t>
      </w:r>
      <w:proofErr w:type="spellStart"/>
      <w:r w:rsidRPr="002D0E76">
        <w:rPr>
          <w:i/>
          <w:iCs/>
          <w:lang w:val="id-ID" w:eastAsia="en-ID"/>
        </w:rPr>
        <w:t>debugging</w:t>
      </w:r>
      <w:proofErr w:type="spellEnd"/>
      <w:r w:rsidRPr="002C1DB4">
        <w:rPr>
          <w:lang w:val="id-ID" w:eastAsia="en-ID"/>
        </w:rPr>
        <w:t xml:space="preserve"> yang mungkin akan membutuhkan penanganan yang lebih besar karena sulitnya mengubah program yang sudah dibuat secara besar-besaran. Berbagai kesulitan yang ditemukan dalam melakukan </w:t>
      </w:r>
      <w:proofErr w:type="spellStart"/>
      <w:r w:rsidRPr="002C1DB4">
        <w:rPr>
          <w:lang w:val="id-ID" w:eastAsia="en-ID"/>
        </w:rPr>
        <w:t>formalisasi</w:t>
      </w:r>
      <w:proofErr w:type="spellEnd"/>
      <w:r w:rsidRPr="002C1DB4">
        <w:rPr>
          <w:lang w:val="id-ID" w:eastAsia="en-ID"/>
        </w:rPr>
        <w:t xml:space="preserve"> sebenarnya merupakan refleksi terhadap kesulitan proyek yang dilakukan namun proses </w:t>
      </w:r>
      <w:proofErr w:type="spellStart"/>
      <w:r w:rsidRPr="002C1DB4">
        <w:rPr>
          <w:lang w:val="id-ID" w:eastAsia="en-ID"/>
        </w:rPr>
        <w:t>modelisasi</w:t>
      </w:r>
      <w:proofErr w:type="spellEnd"/>
      <w:r w:rsidRPr="002C1DB4">
        <w:rPr>
          <w:lang w:val="id-ID" w:eastAsia="en-ID"/>
        </w:rPr>
        <w:t xml:space="preserve"> menunjukkan kompleksitas permasalahan yang tidak terlihat pada pandangan pertama.</w:t>
      </w:r>
    </w:p>
    <w:p w14:paraId="45EE76E7" w14:textId="621BAD11" w:rsidR="00436D5F" w:rsidRPr="002C1DB4" w:rsidRDefault="00436D5F" w:rsidP="00436D5F">
      <w:pPr>
        <w:pStyle w:val="Heading5"/>
        <w:rPr>
          <w:lang w:val="id-ID" w:eastAsia="en-ID"/>
        </w:rPr>
      </w:pPr>
      <w:r w:rsidRPr="002C1DB4">
        <w:rPr>
          <w:lang w:val="id-ID" w:eastAsia="en-ID"/>
        </w:rPr>
        <w:t>Minimnya penggunaan Metode Formal</w:t>
      </w:r>
    </w:p>
    <w:p w14:paraId="48CB5858" w14:textId="76F33B30" w:rsidR="00436D5F" w:rsidRPr="002C1DB4" w:rsidRDefault="00436D5F" w:rsidP="00436D5F">
      <w:pPr>
        <w:rPr>
          <w:lang w:eastAsia="en-ID"/>
        </w:rPr>
      </w:pPr>
      <w:r w:rsidRPr="002C1DB4">
        <w:rPr>
          <w:lang w:eastAsia="en-ID"/>
        </w:rPr>
        <w:t xml:space="preserve">Pada </w:t>
      </w:r>
      <w:r w:rsidR="002C1DB4" w:rsidRPr="002C1DB4">
        <w:rPr>
          <w:lang w:eastAsia="en-ID"/>
        </w:rPr>
        <w:t>kenyataannya</w:t>
      </w:r>
      <w:r w:rsidRPr="002C1DB4">
        <w:rPr>
          <w:lang w:eastAsia="en-ID"/>
        </w:rPr>
        <w:t xml:space="preserve"> setelah 40 tahun Metode Formal dengan</w:t>
      </w:r>
      <w:r w:rsidR="006B3FF5" w:rsidRPr="002C1DB4">
        <w:rPr>
          <w:lang w:eastAsia="en-ID"/>
        </w:rPr>
        <w:t xml:space="preserve"> segala</w:t>
      </w:r>
      <w:r w:rsidRPr="002C1DB4">
        <w:rPr>
          <w:lang w:eastAsia="en-ID"/>
        </w:rPr>
        <w:t xml:space="preserve"> kelebihan dan kekurangannya masih sangat jauh dari pengaplikasian pada pemrograman sehari-hari. Menurut Ricardo Pena </w:t>
      </w:r>
      <w:r w:rsidR="005D19DF" w:rsidRPr="002C1DB4">
        <w:rPr>
          <w:lang w:eastAsia="en-ID"/>
        </w:rPr>
        <w:fldChar w:fldCharType="begin" w:fldLock="1"/>
      </w:r>
      <w:r w:rsidR="005D19DF" w:rsidRPr="002C1DB4">
        <w:rPr>
          <w:lang w:eastAsia="en-ID"/>
        </w:rPr>
        <w:instrText>ADDIN CSL_CITATION {"citationItems":[{"id":"ITEM-1","itemData":{"DOI":"10.4204/EPTCS.237.5","ISSN":"20752180","abstract":"This paper is a tutorial introducing the underlying technology and the use of the tool Liquid Haskell, a type-checker for the functional language Haskell that can help programmers to verify non-trivial properties of their programs with a low effort. The first sections introduce the technology of Liquid Types by explaining its principles and summarizing how its type inference algorithm manages to prove properties. The remaining sections present a selection of Haskell examples and show the kind of properties that can be proved with the system.","author":[{"dropping-particle":"","family":"Peña","given":"Ricardo","non-dropping-particle":"","parse-names":false,"suffix":""}],"container-title":"Electronic Proceedings in Theoretical Computer Science, EPTCS","id":"ITEM-1","issued":{"date-parts":[["2017"]]},"page":"68-80","title":"An introduction to liquid Haskell","type":"paper-conference","volume":"237"},"uris":["http://www.mendeley.com/documents/?uuid=011bbfd3-0815-463e-9e3e-cca40de82110"]}],"mendeley":{"formattedCitation":"(Peña, 2017)","plainTextFormattedCitation":"(Peña, 2017)","previouslyFormattedCitation":"(Peña, 2017)"},"properties":{"noteIndex":0},"schema":"https://github.com/citation-style-language/schema/raw/master/csl-citation.json"}</w:instrText>
      </w:r>
      <w:r w:rsidR="005D19DF" w:rsidRPr="002C1DB4">
        <w:rPr>
          <w:lang w:eastAsia="en-ID"/>
        </w:rPr>
        <w:fldChar w:fldCharType="separate"/>
      </w:r>
      <w:r w:rsidR="005D19DF" w:rsidRPr="002C1DB4">
        <w:rPr>
          <w:noProof/>
          <w:lang w:eastAsia="en-ID"/>
        </w:rPr>
        <w:t>(Peña, 2017)</w:t>
      </w:r>
      <w:r w:rsidR="005D19DF" w:rsidRPr="002C1DB4">
        <w:rPr>
          <w:lang w:eastAsia="en-ID"/>
        </w:rPr>
        <w:fldChar w:fldCharType="end"/>
      </w:r>
      <w:r w:rsidRPr="002C1DB4">
        <w:rPr>
          <w:lang w:eastAsia="en-ID"/>
        </w:rPr>
        <w:t xml:space="preserve">, ada beberapa alasan </w:t>
      </w:r>
      <w:r w:rsidR="00CC4B14" w:rsidRPr="002C1DB4">
        <w:rPr>
          <w:lang w:eastAsia="en-ID"/>
        </w:rPr>
        <w:t xml:space="preserve">atas terjadinya </w:t>
      </w:r>
      <w:r w:rsidRPr="002C1DB4">
        <w:rPr>
          <w:lang w:eastAsia="en-ID"/>
        </w:rPr>
        <w:t>situasi ini:</w:t>
      </w:r>
    </w:p>
    <w:p w14:paraId="419FA7F9" w14:textId="2E9AB6DF" w:rsidR="00436D5F" w:rsidRPr="002C1DB4" w:rsidRDefault="00436D5F" w:rsidP="00436D5F">
      <w:pPr>
        <w:pStyle w:val="ListParagraph"/>
        <w:numPr>
          <w:ilvl w:val="0"/>
          <w:numId w:val="34"/>
        </w:numPr>
        <w:ind w:left="426"/>
        <w:rPr>
          <w:lang w:val="id-ID" w:eastAsia="en-ID"/>
        </w:rPr>
      </w:pPr>
      <w:r w:rsidRPr="002C1DB4">
        <w:rPr>
          <w:lang w:val="id-ID" w:eastAsia="en-ID"/>
        </w:rPr>
        <w:t xml:space="preserve">Dibutuhkan waktu dan usaha yang cukup besar untuk </w:t>
      </w:r>
      <w:proofErr w:type="spellStart"/>
      <w:r w:rsidRPr="002C1DB4">
        <w:rPr>
          <w:lang w:val="id-ID" w:eastAsia="en-ID"/>
        </w:rPr>
        <w:t>memformalisasi</w:t>
      </w:r>
      <w:proofErr w:type="spellEnd"/>
      <w:r w:rsidRPr="002C1DB4">
        <w:rPr>
          <w:lang w:val="id-ID" w:eastAsia="en-ID"/>
        </w:rPr>
        <w:t xml:space="preserve"> spesifikasi pada kebutuhan dengan menuliskan </w:t>
      </w:r>
      <w:r w:rsidR="002C1DB4" w:rsidRPr="002C1DB4">
        <w:rPr>
          <w:lang w:val="id-ID" w:eastAsia="en-ID"/>
        </w:rPr>
        <w:t>prakondisi</w:t>
      </w:r>
      <w:r w:rsidRPr="002C1DB4">
        <w:rPr>
          <w:lang w:val="id-ID" w:eastAsia="en-ID"/>
        </w:rPr>
        <w:t xml:space="preserve"> dan </w:t>
      </w:r>
      <w:r w:rsidR="002C1DB4" w:rsidRPr="002C1DB4">
        <w:rPr>
          <w:lang w:val="id-ID" w:eastAsia="en-ID"/>
        </w:rPr>
        <w:t>pos kondisi</w:t>
      </w:r>
      <w:r w:rsidRPr="002C1DB4">
        <w:rPr>
          <w:lang w:val="id-ID" w:eastAsia="en-ID"/>
        </w:rPr>
        <w:t xml:space="preserve"> untuk setiap kebutuhan.</w:t>
      </w:r>
    </w:p>
    <w:p w14:paraId="6CCDCF4C" w14:textId="475D51BA" w:rsidR="00436D5F" w:rsidRPr="002C1DB4" w:rsidRDefault="00436D5F" w:rsidP="00436D5F">
      <w:pPr>
        <w:pStyle w:val="ListParagraph"/>
        <w:numPr>
          <w:ilvl w:val="0"/>
          <w:numId w:val="34"/>
        </w:numPr>
        <w:ind w:left="426"/>
        <w:rPr>
          <w:lang w:val="id-ID" w:eastAsia="en-ID"/>
        </w:rPr>
      </w:pPr>
      <w:r w:rsidRPr="002C1DB4">
        <w:rPr>
          <w:lang w:val="id-ID" w:eastAsia="en-ID"/>
        </w:rPr>
        <w:t xml:space="preserve">Dibutuhkan usaha yang lebih besar lagi untuk menentukan </w:t>
      </w:r>
      <w:proofErr w:type="spellStart"/>
      <w:r w:rsidRPr="002C1DB4">
        <w:rPr>
          <w:i/>
          <w:iCs/>
          <w:lang w:val="id-ID" w:eastAsia="en-ID"/>
        </w:rPr>
        <w:t>loop</w:t>
      </w:r>
      <w:proofErr w:type="spellEnd"/>
      <w:r w:rsidRPr="002C1DB4">
        <w:rPr>
          <w:i/>
          <w:iCs/>
          <w:lang w:val="id-ID" w:eastAsia="en-ID"/>
        </w:rPr>
        <w:t xml:space="preserve"> </w:t>
      </w:r>
      <w:proofErr w:type="spellStart"/>
      <w:r w:rsidRPr="002C1DB4">
        <w:rPr>
          <w:i/>
          <w:iCs/>
          <w:lang w:val="id-ID" w:eastAsia="en-ID"/>
        </w:rPr>
        <w:t>invariant</w:t>
      </w:r>
      <w:proofErr w:type="spellEnd"/>
      <w:r w:rsidRPr="002C1DB4">
        <w:rPr>
          <w:lang w:val="id-ID" w:eastAsia="en-ID"/>
        </w:rPr>
        <w:t xml:space="preserve"> (variabel yang selalu konstan selama sebuah </w:t>
      </w:r>
      <w:proofErr w:type="spellStart"/>
      <w:r w:rsidRPr="0082520D">
        <w:rPr>
          <w:i/>
          <w:iCs/>
          <w:lang w:val="id-ID" w:eastAsia="en-ID"/>
        </w:rPr>
        <w:t>loop</w:t>
      </w:r>
      <w:proofErr w:type="spellEnd"/>
      <w:r w:rsidRPr="002C1DB4">
        <w:rPr>
          <w:lang w:val="id-ID" w:eastAsia="en-ID"/>
        </w:rPr>
        <w:t xml:space="preserve"> berjalan) serta menentukan asumsi lain yang </w:t>
      </w:r>
      <w:proofErr w:type="spellStart"/>
      <w:r w:rsidRPr="002C1DB4">
        <w:rPr>
          <w:lang w:val="id-ID" w:eastAsia="en-ID"/>
        </w:rPr>
        <w:t>kritikal</w:t>
      </w:r>
      <w:proofErr w:type="spellEnd"/>
      <w:r w:rsidRPr="002C1DB4">
        <w:rPr>
          <w:lang w:val="id-ID" w:eastAsia="en-ID"/>
        </w:rPr>
        <w:t xml:space="preserve"> dalam program.</w:t>
      </w:r>
    </w:p>
    <w:p w14:paraId="5D78B11B" w14:textId="1B12ACB0" w:rsidR="00436D5F" w:rsidRPr="002C1DB4" w:rsidRDefault="00436D5F" w:rsidP="00436D5F">
      <w:pPr>
        <w:pStyle w:val="ListParagraph"/>
        <w:numPr>
          <w:ilvl w:val="0"/>
          <w:numId w:val="34"/>
        </w:numPr>
        <w:ind w:left="426"/>
        <w:rPr>
          <w:lang w:val="id-ID" w:eastAsia="en-ID"/>
        </w:rPr>
      </w:pPr>
      <w:r w:rsidRPr="002C1DB4">
        <w:rPr>
          <w:lang w:val="id-ID" w:eastAsia="en-ID"/>
        </w:rPr>
        <w:t>Bahkan setelah menuliskan seluruh hal tersebut, untuk menuliskan pembuktian program tersebut secara manual dibutuhkan ruang bahkan mencapai 5 sampai 10 kali panjang program yang dibuktikan.</w:t>
      </w:r>
    </w:p>
    <w:p w14:paraId="5ACB5FE8" w14:textId="7A2F538A" w:rsidR="00436D5F" w:rsidRPr="002C1DB4" w:rsidRDefault="00436D5F" w:rsidP="00436D5F">
      <w:pPr>
        <w:rPr>
          <w:lang w:eastAsia="en-ID"/>
        </w:rPr>
      </w:pPr>
      <w:r w:rsidRPr="002C1DB4">
        <w:rPr>
          <w:lang w:eastAsia="en-ID"/>
        </w:rPr>
        <w:t xml:space="preserve">Pada umumnya, verifikasi formal bisa memberikan manfaat yang jelas namun investasi usaha yang dibutuhkan untuk melakukan hal tersebut </w:t>
      </w:r>
      <w:proofErr w:type="spellStart"/>
      <w:r w:rsidRPr="002C1DB4">
        <w:rPr>
          <w:lang w:eastAsia="en-ID"/>
        </w:rPr>
        <w:t>sangatlah</w:t>
      </w:r>
      <w:proofErr w:type="spellEnd"/>
      <w:r w:rsidRPr="002C1DB4">
        <w:rPr>
          <w:lang w:eastAsia="en-ID"/>
        </w:rPr>
        <w:t xml:space="preserve"> tinggi. Hal ini menyebabkan Metode Formal jarang digunakan dan hanya dilakukan untuk program </w:t>
      </w:r>
      <w:proofErr w:type="spellStart"/>
      <w:r w:rsidRPr="002C1DB4">
        <w:rPr>
          <w:lang w:eastAsia="en-ID"/>
        </w:rPr>
        <w:t>kritikal</w:t>
      </w:r>
      <w:proofErr w:type="spellEnd"/>
      <w:r w:rsidRPr="002C1DB4">
        <w:rPr>
          <w:lang w:eastAsia="en-ID"/>
        </w:rPr>
        <w:t xml:space="preserve"> yang akan memberikan kerugian yang sangat besar untuk setiap kesalahan yang terjadi sehingga investasi yang besar untuk melakukan </w:t>
      </w:r>
      <w:r w:rsidRPr="002C1DB4">
        <w:rPr>
          <w:lang w:eastAsia="en-ID"/>
        </w:rPr>
        <w:lastRenderedPageBreak/>
        <w:t>Metode Formal bisa dijustifikasi. Usaha besar yang dibutuhkan untuk melakukan Metode Formal ini harus dikurangi untuk bisa memungkinkan Metode Formal untuk digunakan lebih luas lagi kepada lebih banyak pemrogram yang membutuhkannya.</w:t>
      </w:r>
    </w:p>
    <w:p w14:paraId="0312D9BE" w14:textId="2B15F38B" w:rsidR="0071501A" w:rsidRPr="002C1DB4" w:rsidRDefault="0071501A" w:rsidP="00126DEC">
      <w:pPr>
        <w:pStyle w:val="Heading3"/>
        <w:rPr>
          <w:lang w:val="id-ID"/>
        </w:rPr>
      </w:pPr>
      <w:r w:rsidRPr="002C1DB4">
        <w:rPr>
          <w:lang w:val="id-ID"/>
        </w:rPr>
        <w:t xml:space="preserve">Spesifikasi </w:t>
      </w:r>
      <w:r w:rsidR="00126DEC" w:rsidRPr="002C1DB4">
        <w:rPr>
          <w:lang w:val="id-ID"/>
        </w:rPr>
        <w:t xml:space="preserve">dan </w:t>
      </w:r>
      <w:r w:rsidRPr="002C1DB4">
        <w:rPr>
          <w:lang w:val="id-ID"/>
        </w:rPr>
        <w:t>Verifikasi Program</w:t>
      </w:r>
    </w:p>
    <w:p w14:paraId="042CD5CB" w14:textId="78395002" w:rsidR="00A4197B" w:rsidRPr="002C1DB4" w:rsidRDefault="00A4197B" w:rsidP="00A4197B">
      <w:r w:rsidRPr="002C1DB4">
        <w:t xml:space="preserve">Pada dasarnya, dua komponen paling utama dalam melakukan Metode Formal adalah spesifikasi dan verifikasi. Spesifikasi merupakan </w:t>
      </w:r>
      <w:proofErr w:type="spellStart"/>
      <w:r w:rsidRPr="002C1DB4">
        <w:t>formalisasi</w:t>
      </w:r>
      <w:proofErr w:type="spellEnd"/>
      <w:r w:rsidRPr="002C1DB4">
        <w:t xml:space="preserve"> atau penulisan kebutuhan yang dimiliki dalam notasi yang formal. Verifikasi adalah proses untuk membuktikan kebenaran suatu program terhadap spesifikasi yang sudah dituliskan sebelumnya.</w:t>
      </w:r>
    </w:p>
    <w:p w14:paraId="49BF5AFB" w14:textId="4DACB2A4" w:rsidR="00A4197B" w:rsidRPr="002C1DB4" w:rsidRDefault="00A4197B" w:rsidP="00A4197B">
      <w:pPr>
        <w:pStyle w:val="Heading4"/>
        <w:rPr>
          <w:lang w:val="id-ID"/>
        </w:rPr>
      </w:pPr>
      <w:r w:rsidRPr="002C1DB4">
        <w:rPr>
          <w:lang w:val="id-ID"/>
        </w:rPr>
        <w:t>Spesifikasi Program</w:t>
      </w:r>
    </w:p>
    <w:p w14:paraId="47F49713" w14:textId="0380BFA4" w:rsidR="00A4197B" w:rsidRPr="002C1DB4" w:rsidRDefault="00A4197B" w:rsidP="00A4197B">
      <w:r w:rsidRPr="002C1DB4">
        <w:t>Representasi paling sederhana untuk spesifikasi program adalah pasangan (</w:t>
      </w:r>
      <w:r w:rsidR="002C1DB4" w:rsidRPr="002C1DB4">
        <w:t>prakondisi</w:t>
      </w:r>
      <w:r w:rsidRPr="002C1DB4">
        <w:t xml:space="preserve">, </w:t>
      </w:r>
      <w:r w:rsidR="002C1DB4" w:rsidRPr="002C1DB4">
        <w:t>pos kondisi</w:t>
      </w:r>
      <w:r w:rsidRPr="002C1DB4">
        <w:t xml:space="preserve">) </w:t>
      </w:r>
      <w:r w:rsidR="005D19DF" w:rsidRPr="002C1DB4">
        <w:fldChar w:fldCharType="begin" w:fldLock="1"/>
      </w:r>
      <w:r w:rsidR="005D19DF" w:rsidRPr="002C1DB4">
        <w:instrText>ADDIN CSL_CITATION {"citationItems":[{"id":"ITEM-1","itemData":{"DOI":"10.1007/978-1-4471-0043-0","abstract":"This volume provides a comprehensive introduction to the field of formal methods for students and practitioners. It strikes a careful balance between rigorous exposition of the underlying mathematics and concrete examples of implementations using real-life tools, thus making it easy to grasp the underlying concepts and theories. It does not aim to provide guidelines for using a particular method, or comparisons of different approaches, but rather a conceptual framework that the reader can use to master any given method. It therefore makes an invaluable practical companion to introductory texts on logic and to books dedicated to a particular formal method. Understanding Formal Methods will be of interest to advanced students and engineers who need to learn the basics of this topic, and also professionals who need to broaden their knowledge or bring themselves up-to-date with the latest techniques.","author":[{"dropping-particle":"","family":"Monin","given":"Jean-Francois","non-dropping-particle":"","parse-names":false,"suffix":""}],"container-title":"Understanding Formal Methods","id":"ITEM-1","issued":{"date-parts":[["2003"]]},"title":"Understanding Formal Methods","type":"book"},"uris":["http://www.mendeley.com/documents/?uuid=a09bd7e2-6897-4496-b91b-765452832121"]}],"mendeley":{"formattedCitation":"(Monin, 2003)","plainTextFormattedCitation":"(Monin, 2003)","previouslyFormattedCitation":"(Monin, 2003)"},"properties":{"noteIndex":0},"schema":"https://github.com/citation-style-language/schema/raw/master/csl-citation.json"}</w:instrText>
      </w:r>
      <w:r w:rsidR="005D19DF" w:rsidRPr="002C1DB4">
        <w:fldChar w:fldCharType="separate"/>
      </w:r>
      <w:r w:rsidR="005D19DF" w:rsidRPr="002C1DB4">
        <w:rPr>
          <w:noProof/>
        </w:rPr>
        <w:t>(Monin, 2003)</w:t>
      </w:r>
      <w:r w:rsidR="005D19DF" w:rsidRPr="002C1DB4">
        <w:fldChar w:fldCharType="end"/>
      </w:r>
      <w:r w:rsidRPr="002C1DB4">
        <w:t xml:space="preserve">. </w:t>
      </w:r>
      <w:r w:rsidR="002C1DB4" w:rsidRPr="002C1DB4">
        <w:t>Prakondisi</w:t>
      </w:r>
      <w:r w:rsidRPr="002C1DB4">
        <w:t xml:space="preserve"> adalah asumsi mengenai kondisi yang relevan yang terjadi sebelum eksekusi program. </w:t>
      </w:r>
      <w:r w:rsidR="002C1DB4" w:rsidRPr="002C1DB4">
        <w:t>Pos kondisi</w:t>
      </w:r>
      <w:r w:rsidRPr="002C1DB4">
        <w:t xml:space="preserve"> adalah asumsi mengenai hasil yang diinginkan setelah program yang dilakukan. Asumsi-asumsi tersebut dituliskan menggunakan formula logis yang memiliki arti matematis sehingga bisa dilakukan kalkulasi matematika terhadap asumsi tersebut. Verifikasi kemudian merupakan sebuah proses untuk membuktikan bahwa sebuah program yang memenuhi </w:t>
      </w:r>
      <w:r w:rsidR="002C1DB4" w:rsidRPr="002C1DB4">
        <w:t>prakondisi</w:t>
      </w:r>
      <w:r w:rsidRPr="002C1DB4">
        <w:t xml:space="preserve"> harus melakukan aksi yang pada akhirnya memenuhi </w:t>
      </w:r>
      <w:r w:rsidR="002C1DB4" w:rsidRPr="002C1DB4">
        <w:t>pos kondisi</w:t>
      </w:r>
      <w:r w:rsidRPr="002C1DB4">
        <w:t>.</w:t>
      </w:r>
    </w:p>
    <w:p w14:paraId="754E2C9E" w14:textId="50B2306F" w:rsidR="00A4197B" w:rsidRPr="002C1DB4" w:rsidRDefault="00A4197B" w:rsidP="00A4197B">
      <w:r w:rsidRPr="002C1DB4">
        <w:t xml:space="preserve">Berbagai properti yang dituliskan dalam spesifikasi bisa cukup elementer seperti menyatakan bahwa hasil tidak pernah melampaui nilai tertentu, program akan selalu berakhir (tidak berjalan selamanya), dan seterusnya. Verifikasi bergantung pada spesifikasi dalam menentukan apa yang program harus dan tidak boleh lakukan. Kesalahan hanya ditemukan jika program tidak memenuhi spesifikasi tertentu. Sistem dianggap “benar” jika sistem mampu memenuhi seluruh spesifikasi. Jadi kebenaran suatu program selalu merupakan sebuah properti yang relatif terhadap spesifikasi bukan merupakan </w:t>
      </w:r>
      <w:r w:rsidR="002C1DB4" w:rsidRPr="002C1DB4">
        <w:t>sebuah</w:t>
      </w:r>
      <w:r w:rsidRPr="002C1DB4">
        <w:t xml:space="preserve"> properti yang absolut pada sistem.</w:t>
      </w:r>
    </w:p>
    <w:p w14:paraId="44511206" w14:textId="0CB2ACD3" w:rsidR="00A4197B" w:rsidRPr="002C1DB4" w:rsidRDefault="00A4197B" w:rsidP="00A4197B">
      <w:pPr>
        <w:pStyle w:val="Heading4"/>
        <w:rPr>
          <w:lang w:val="id-ID"/>
        </w:rPr>
      </w:pPr>
      <w:r w:rsidRPr="002C1DB4">
        <w:rPr>
          <w:lang w:val="id-ID"/>
        </w:rPr>
        <w:lastRenderedPageBreak/>
        <w:t>Verifikasi Program</w:t>
      </w:r>
    </w:p>
    <w:p w14:paraId="0ED2FB92" w14:textId="72A7253C" w:rsidR="00A4197B" w:rsidRPr="002C1DB4" w:rsidRDefault="00A4197B" w:rsidP="00A4197B">
      <w:r w:rsidRPr="002C1DB4">
        <w:t xml:space="preserve">Menurut Michael </w:t>
      </w:r>
      <w:proofErr w:type="spellStart"/>
      <w:r w:rsidRPr="002C1DB4">
        <w:t>Huth</w:t>
      </w:r>
      <w:proofErr w:type="spellEnd"/>
      <w:r w:rsidRPr="002C1DB4">
        <w:t xml:space="preserve"> </w:t>
      </w:r>
      <w:r w:rsidR="005D19DF" w:rsidRPr="002C1DB4">
        <w:fldChar w:fldCharType="begin" w:fldLock="1"/>
      </w:r>
      <w:r w:rsidR="005D19DF" w:rsidRPr="002C1DB4">
        <w:instrText>ADDIN CSL_CITATION {"citationItems":[{"id":"ITEM-1","itemData":{"ISBN":"9780521543101","author":[{"dropping-particle":"","family":"Huth","given":"Michael","non-dropping-particle":"","parse-names":false,"suffix":""},{"dropping-particle":"","family":"Ryan","given":"Mark","non-dropping-particle":"","parse-names":false,"suffix":""}],"id":"ITEM-1","issue":"1","issued":{"date-parts":[["2004"]]},"number-of-pages":"37-39","title":"Logic in CS: Modelling and Reasoning about Systems","type":"book","volume":"66"},"uris":["http://www.mendeley.com/documents/?uuid=755865e8-9d6f-4f17-bc1b-0ae88387906f"]}],"mendeley":{"formattedCitation":"(Huth &amp; Ryan, 2004)","plainTextFormattedCitation":"(Huth &amp; Ryan, 2004)","previouslyFormattedCitation":"(Huth &amp; Ryan, 2004)"},"properties":{"noteIndex":0},"schema":"https://github.com/citation-style-language/schema/raw/master/csl-citation.json"}</w:instrText>
      </w:r>
      <w:r w:rsidR="005D19DF" w:rsidRPr="002C1DB4">
        <w:fldChar w:fldCharType="separate"/>
      </w:r>
      <w:r w:rsidR="005D19DF" w:rsidRPr="002C1DB4">
        <w:rPr>
          <w:noProof/>
        </w:rPr>
        <w:t>(Huth &amp; Ryan, 2004)</w:t>
      </w:r>
      <w:r w:rsidR="005D19DF" w:rsidRPr="002C1DB4">
        <w:fldChar w:fldCharType="end"/>
      </w:r>
      <w:r w:rsidRPr="002C1DB4">
        <w:t>, ada berbagai pendekatan dalam melakukan verifikasi:</w:t>
      </w:r>
    </w:p>
    <w:p w14:paraId="430C02BB" w14:textId="045A3CD0" w:rsidR="00A4197B" w:rsidRPr="002C1DB4" w:rsidRDefault="00A4197B" w:rsidP="00A4197B">
      <w:pPr>
        <w:pStyle w:val="ListParagraph"/>
        <w:numPr>
          <w:ilvl w:val="0"/>
          <w:numId w:val="35"/>
        </w:numPr>
        <w:ind w:left="426"/>
        <w:rPr>
          <w:lang w:val="id-ID"/>
        </w:rPr>
      </w:pPr>
      <w:r w:rsidRPr="002C1DB4">
        <w:rPr>
          <w:lang w:val="id-ID"/>
        </w:rPr>
        <w:t xml:space="preserve">Berbasis Bukti dan Berbasis Model. Dalam Verifikasi Berbasis Bukti deskripsi sistem dituliskan dalam kumpulan formula Γ dan spesifikasi </w:t>
      </w:r>
      <w:r w:rsidR="002C1DB4" w:rsidRPr="002C1DB4">
        <w:rPr>
          <w:lang w:val="id-ID"/>
        </w:rPr>
        <w:t>dituliskan</w:t>
      </w:r>
      <w:r w:rsidRPr="002C1DB4">
        <w:rPr>
          <w:lang w:val="id-ID"/>
        </w:rPr>
        <w:t xml:space="preserve"> dalam formula yang lain φ. Metode verifikasi kemudian mencoba mencari bukti bahwa Γ |− φ atau dengan kata lain Γ mengimplikasikan φ. Hal ini biasanya membutuhkan panduan dan keahlian pengguna. Dalam pendekatan berbasis model, sistem direpresentasikan sebagai </w:t>
      </w:r>
      <w:r w:rsidR="002C1DB4" w:rsidRPr="002C1DB4">
        <w:rPr>
          <w:lang w:val="id-ID"/>
        </w:rPr>
        <w:t>sebuah</w:t>
      </w:r>
      <w:r w:rsidRPr="002C1DB4">
        <w:rPr>
          <w:lang w:val="id-ID"/>
        </w:rPr>
        <w:t xml:space="preserve"> model M dalam teori logika yang sesuai. Spesifikasi kembali direpresentasikan sebagai formula φ dan metode verifikasi menentukan apakah model M memenuhi φ (ditulis M φ). Komputasi ini biasanya bisa dilakukan secara otomatis untuk model berhingga.</w:t>
      </w:r>
    </w:p>
    <w:p w14:paraId="0A2D50CB" w14:textId="4994C586" w:rsidR="00A4197B" w:rsidRPr="002C1DB4" w:rsidRDefault="00A4197B" w:rsidP="00A4197B">
      <w:pPr>
        <w:pStyle w:val="ListParagraph"/>
        <w:numPr>
          <w:ilvl w:val="0"/>
          <w:numId w:val="35"/>
        </w:numPr>
        <w:ind w:left="426"/>
        <w:rPr>
          <w:lang w:val="id-ID"/>
        </w:rPr>
      </w:pPr>
      <w:r w:rsidRPr="002C1DB4">
        <w:rPr>
          <w:lang w:val="id-ID"/>
        </w:rPr>
        <w:t>Derajat otoma</w:t>
      </w:r>
      <w:r w:rsidR="002C1DB4" w:rsidRPr="002C1DB4">
        <w:rPr>
          <w:lang w:val="id-ID"/>
        </w:rPr>
        <w:t>tisa</w:t>
      </w:r>
      <w:r w:rsidRPr="002C1DB4">
        <w:rPr>
          <w:lang w:val="id-ID"/>
        </w:rPr>
        <w:t xml:space="preserve">si. Verifikasi memiliki berbagai derajat untuk seberapa otomatis metode verifikasi bisa dijalankan mulai dari dilakukan dengan manual secara keseluruhan ataupun otomatis. Banyak teknik yang menggunakan komputer berada di antara dua </w:t>
      </w:r>
      <w:r w:rsidR="002C1DB4" w:rsidRPr="002C1DB4">
        <w:rPr>
          <w:lang w:val="id-ID"/>
        </w:rPr>
        <w:t>ekstrem</w:t>
      </w:r>
      <w:r w:rsidRPr="002C1DB4">
        <w:rPr>
          <w:lang w:val="id-ID"/>
        </w:rPr>
        <w:t xml:space="preserve"> itu.</w:t>
      </w:r>
    </w:p>
    <w:p w14:paraId="04C64F4F" w14:textId="2D77CCF4" w:rsidR="00A4197B" w:rsidRPr="002C1DB4" w:rsidRDefault="00A4197B" w:rsidP="00A4197B">
      <w:pPr>
        <w:pStyle w:val="ListParagraph"/>
        <w:numPr>
          <w:ilvl w:val="0"/>
          <w:numId w:val="35"/>
        </w:numPr>
        <w:ind w:left="426"/>
        <w:rPr>
          <w:lang w:val="id-ID"/>
        </w:rPr>
      </w:pPr>
      <w:r w:rsidRPr="002C1DB4">
        <w:rPr>
          <w:lang w:val="id-ID"/>
        </w:rPr>
        <w:t>Properti atau keseluruhan. Spesifikasi mungkin hanya mendeskripsikan sebagian properti dari sebuah sistem atau mungkin keseluruhan perilaku. Dibutuhkan usaha yang jauh lebih berat untuk memverifikasi spesifikasi yang mendeskripsikan keseluruhan perilaku sistem.</w:t>
      </w:r>
    </w:p>
    <w:p w14:paraId="32806200" w14:textId="2D4D3146" w:rsidR="00A4197B" w:rsidRPr="002C1DB4" w:rsidRDefault="00A4197B" w:rsidP="00A4197B">
      <w:pPr>
        <w:pStyle w:val="ListParagraph"/>
        <w:numPr>
          <w:ilvl w:val="0"/>
          <w:numId w:val="35"/>
        </w:numPr>
        <w:ind w:left="426"/>
        <w:rPr>
          <w:lang w:val="id-ID"/>
        </w:rPr>
      </w:pPr>
      <w:r w:rsidRPr="002C1DB4">
        <w:rPr>
          <w:lang w:val="id-ID"/>
        </w:rPr>
        <w:t xml:space="preserve">Domain aplikasi. Domain aplikasi bisa memiliki banyak arti mulai dari apakah verifikasi dilakukan pada perangkat lunak atau perangkat keras, </w:t>
      </w:r>
      <w:proofErr w:type="spellStart"/>
      <w:r w:rsidRPr="002C1DB4">
        <w:rPr>
          <w:lang w:val="id-ID"/>
        </w:rPr>
        <w:t>sekuensial</w:t>
      </w:r>
      <w:proofErr w:type="spellEnd"/>
      <w:r w:rsidRPr="002C1DB4">
        <w:rPr>
          <w:lang w:val="id-ID"/>
        </w:rPr>
        <w:t xml:space="preserve"> atau paralel, memilik akhir atau reaktif, dan sebagainya. Pada dasarnya verifikasi pada perangkat keras jauh lebih vital untuk dilakukan </w:t>
      </w:r>
      <w:proofErr w:type="spellStart"/>
      <w:r w:rsidRPr="002C1DB4">
        <w:rPr>
          <w:lang w:val="id-ID"/>
        </w:rPr>
        <w:t>seawal</w:t>
      </w:r>
      <w:proofErr w:type="spellEnd"/>
      <w:r w:rsidRPr="002C1DB4">
        <w:rPr>
          <w:lang w:val="id-ID"/>
        </w:rPr>
        <w:t xml:space="preserve"> mungkin karena biaya untuk mengganti bagian kode yang salah pada sistem perangkat keras jauh lebih tinggi dibandingkan dengan sistem perangkat lunak.</w:t>
      </w:r>
    </w:p>
    <w:p w14:paraId="63715992" w14:textId="7CFFCFF5" w:rsidR="00A4197B" w:rsidRPr="002C1DB4" w:rsidRDefault="00A4197B" w:rsidP="00A4197B">
      <w:pPr>
        <w:pStyle w:val="ListParagraph"/>
        <w:numPr>
          <w:ilvl w:val="0"/>
          <w:numId w:val="35"/>
        </w:numPr>
        <w:ind w:left="426"/>
        <w:rPr>
          <w:lang w:val="id-ID"/>
        </w:rPr>
      </w:pPr>
      <w:r w:rsidRPr="002C1DB4">
        <w:rPr>
          <w:lang w:val="id-ID"/>
        </w:rPr>
        <w:lastRenderedPageBreak/>
        <w:t xml:space="preserve">Sebelum atau sesudah pengembangan. Verifikasi akan memberikan manfaat yang lebih baik jika dilakukan di awal pengembangan sistem karena </w:t>
      </w:r>
      <w:proofErr w:type="spellStart"/>
      <w:r w:rsidRPr="002C1DB4">
        <w:rPr>
          <w:lang w:val="id-ID"/>
        </w:rPr>
        <w:t>error</w:t>
      </w:r>
      <w:proofErr w:type="spellEnd"/>
      <w:r w:rsidRPr="002C1DB4">
        <w:rPr>
          <w:lang w:val="id-ID"/>
        </w:rPr>
        <w:t xml:space="preserve"> yang ditangkap akan bisa ditangani dengan biaya yang lebih murah.</w:t>
      </w:r>
    </w:p>
    <w:p w14:paraId="3D9CC271" w14:textId="79951BE6" w:rsidR="00A4197B" w:rsidRPr="002C1DB4" w:rsidRDefault="00A4197B" w:rsidP="00A4197B">
      <w:r w:rsidRPr="002C1DB4">
        <w:t xml:space="preserve">Menurut Nikki </w:t>
      </w:r>
      <w:proofErr w:type="spellStart"/>
      <w:r w:rsidRPr="002C1DB4">
        <w:t>Vazou</w:t>
      </w:r>
      <w:proofErr w:type="spellEnd"/>
      <w:r w:rsidRPr="002C1DB4">
        <w:t xml:space="preserve"> </w:t>
      </w:r>
      <w:r w:rsidR="005D19DF" w:rsidRPr="002C1DB4">
        <w:fldChar w:fldCharType="begin" w:fldLock="1"/>
      </w:r>
      <w:r w:rsidR="00EA537C" w:rsidRPr="002C1DB4">
        <w:instrText>ADDIN CSL_CITATION {"citationItems":[{"id":"ITEM-1","itemData":{"DOI":"10.1145/3122955.3122963","ISBN":"9781450351829","ISSN":"15232867","abstract":"We demonstrate for the first time that Liquid Haskell, a refinement type checker for Haskell programs, can be used for arbitrary theorem proving by verifying a parallel, monoidal string matching algorithm implemented in Haskell. We use refinement types to specify correctness properties, Haskell terms to express proofs of these properties, and Liquid Haskell to check the proofs. We evaluate Liquid Haskell as a theorem prover by replicating our 1428 LoC proof in a dependently-typed language (Coq - 1136 LoC). Finally, we compare both proofs, uncovering the relative advantages and disadvantages of the two provers.","author":[{"dropping-particle":"","family":"Vazou","given":"Niki","non-dropping-particle":"","parse-names":false,"suffix":""},{"dropping-particle":"","family":"Lampropoulos","given":"Leonidas","non-dropping-particle":"","parse-names":false,"suffix":""},{"dropping-particle":"","family":"Polakow","given":"Jeff","non-dropping-particle":"","parse-names":false,"suffix":""}],"container-title":"ACM SIGPLAN Notices","id":"ITEM-1","issue":"10","issued":{"date-parts":[["2017"]]},"page":"63-74","title":"A tale of two provers: Verifying monoidal string matching in liquid Haskell and Coq","type":"article-journal","volume":"52"},"uris":["http://www.mendeley.com/documents/?uuid=51647427-33e3-40a1-a154-97ec46de9126"]}],"mendeley":{"formattedCitation":"(Vazou et al., 2017)","plainTextFormattedCitation":"(Vazou et al., 2017)","previouslyFormattedCitation":"(Vazou et al., 2017)"},"properties":{"noteIndex":0},"schema":"https://github.com/citation-style-language/schema/raw/master/csl-citation.json"}</w:instrText>
      </w:r>
      <w:r w:rsidR="005D19DF" w:rsidRPr="002C1DB4">
        <w:fldChar w:fldCharType="separate"/>
      </w:r>
      <w:r w:rsidR="005D19DF" w:rsidRPr="002C1DB4">
        <w:rPr>
          <w:noProof/>
        </w:rPr>
        <w:t>(Vazou et al., 2017)</w:t>
      </w:r>
      <w:r w:rsidR="005D19DF" w:rsidRPr="002C1DB4">
        <w:fldChar w:fldCharType="end"/>
      </w:r>
      <w:r w:rsidR="005D19DF" w:rsidRPr="002C1DB4">
        <w:t>,</w:t>
      </w:r>
      <w:r w:rsidRPr="002C1DB4">
        <w:t xml:space="preserve"> kemungkinan perbedaan pendekatan lain adalah apakah verifikasi dilakukan secara intrinsik atau ekstrinsik. Verifikasi intrinsik dilakukan terhadap program secara langsung sedangkan verifikasi ekstrinsik membutuhkan kode khusus lain yang khusus dituliskan untuk tujuan verifikasi. Contoh dari sistem verifikasi yang memiliki perbedaan ini adalah </w:t>
      </w:r>
      <w:proofErr w:type="spellStart"/>
      <w:r w:rsidRPr="002C1DB4">
        <w:t>Liquid</w:t>
      </w:r>
      <w:proofErr w:type="spellEnd"/>
      <w:r w:rsidRPr="002C1DB4">
        <w:t xml:space="preserve"> </w:t>
      </w:r>
      <w:proofErr w:type="spellStart"/>
      <w:r w:rsidRPr="002C1DB4">
        <w:t>Haskell</w:t>
      </w:r>
      <w:proofErr w:type="spellEnd"/>
      <w:r w:rsidRPr="002C1DB4">
        <w:t xml:space="preserve"> dan </w:t>
      </w:r>
      <w:proofErr w:type="spellStart"/>
      <w:r w:rsidRPr="002C1DB4">
        <w:t>Coq</w:t>
      </w:r>
      <w:proofErr w:type="spellEnd"/>
      <w:r w:rsidRPr="002C1DB4">
        <w:t xml:space="preserve">. </w:t>
      </w:r>
      <w:proofErr w:type="spellStart"/>
      <w:r w:rsidRPr="002C1DB4">
        <w:t>Liquid</w:t>
      </w:r>
      <w:proofErr w:type="spellEnd"/>
      <w:r w:rsidRPr="002C1DB4">
        <w:t xml:space="preserve"> </w:t>
      </w:r>
      <w:proofErr w:type="spellStart"/>
      <w:r w:rsidRPr="002C1DB4">
        <w:t>Haskell</w:t>
      </w:r>
      <w:proofErr w:type="spellEnd"/>
      <w:r w:rsidRPr="002C1DB4">
        <w:t xml:space="preserve"> mampu menjalankan verifikasi intrinsik karena spesifikasi dituliskan bersamaan dengan program dan SMT </w:t>
      </w:r>
      <w:proofErr w:type="spellStart"/>
      <w:r w:rsidRPr="002C1DB4">
        <w:t>Solver</w:t>
      </w:r>
      <w:proofErr w:type="spellEnd"/>
      <w:r w:rsidRPr="002C1DB4">
        <w:t xml:space="preserve"> dapat dilakukan untuk menganalisis isi program sekaligus dengan spesifikasi yang tertuliskan secara otomatis. Pada </w:t>
      </w:r>
      <w:proofErr w:type="spellStart"/>
      <w:r w:rsidRPr="002C1DB4">
        <w:t>Coq</w:t>
      </w:r>
      <w:proofErr w:type="spellEnd"/>
      <w:r w:rsidRPr="002C1DB4">
        <w:t xml:space="preserve"> pembuktian harus dilakukan secara manual oleh pengguna sehingga pembuktian harus dituliskan oleh pengguna sendiri dalam bahasa </w:t>
      </w:r>
      <w:proofErr w:type="spellStart"/>
      <w:r w:rsidRPr="002C1DB4">
        <w:t>Coq</w:t>
      </w:r>
      <w:proofErr w:type="spellEnd"/>
      <w:r w:rsidRPr="002C1DB4">
        <w:t xml:space="preserve">. Karena pembuktian pada </w:t>
      </w:r>
      <w:proofErr w:type="spellStart"/>
      <w:r w:rsidRPr="002C1DB4">
        <w:t>Liquid</w:t>
      </w:r>
      <w:proofErr w:type="spellEnd"/>
      <w:r w:rsidRPr="002C1DB4">
        <w:t xml:space="preserve"> </w:t>
      </w:r>
      <w:proofErr w:type="spellStart"/>
      <w:r w:rsidRPr="002C1DB4">
        <w:t>Haskell</w:t>
      </w:r>
      <w:proofErr w:type="spellEnd"/>
      <w:r w:rsidRPr="002C1DB4">
        <w:t xml:space="preserve"> merupakan pembuktian implisit yang dilakukan oleh SMT </w:t>
      </w:r>
      <w:proofErr w:type="spellStart"/>
      <w:r w:rsidRPr="002C1DB4">
        <w:t>Solver</w:t>
      </w:r>
      <w:proofErr w:type="spellEnd"/>
      <w:r w:rsidRPr="002C1DB4">
        <w:t xml:space="preserve"> sedangkan pembuktian pada </w:t>
      </w:r>
      <w:proofErr w:type="spellStart"/>
      <w:r w:rsidRPr="002C1DB4">
        <w:t>Coq</w:t>
      </w:r>
      <w:proofErr w:type="spellEnd"/>
      <w:r w:rsidRPr="002C1DB4">
        <w:t xml:space="preserve"> dituliskan secara eksplisit oleh pengguna, maka pembuktian yang ditulis pada verifikasi ekstrinsik jauh lebih mudah dibaca dan digunakan. Hal ini juga dikarenakan narasi pembuktian hanya akan tertulis dalam bahasa verifikasi tersebut tidak bercampur dengan kode implementasi program.</w:t>
      </w:r>
    </w:p>
    <w:p w14:paraId="2205CF79" w14:textId="03344334" w:rsidR="004E42A7" w:rsidRPr="002C1DB4" w:rsidRDefault="0071501A" w:rsidP="0071501A">
      <w:pPr>
        <w:pStyle w:val="Heading2"/>
        <w:rPr>
          <w:lang w:val="id-ID"/>
        </w:rPr>
      </w:pPr>
      <w:r w:rsidRPr="002C1DB4">
        <w:rPr>
          <w:lang w:val="id-ID"/>
        </w:rPr>
        <w:t xml:space="preserve">Pemrograman Fungsional </w:t>
      </w:r>
    </w:p>
    <w:p w14:paraId="7CFE4BE4" w14:textId="703F4D69" w:rsidR="0071501A" w:rsidRPr="002C1DB4" w:rsidRDefault="0071501A" w:rsidP="0071501A">
      <w:pPr>
        <w:numPr>
          <w:ilvl w:val="0"/>
          <w:numId w:val="25"/>
        </w:numPr>
        <w:shd w:val="clear" w:color="auto" w:fill="FFFFFF"/>
        <w:spacing w:before="100" w:beforeAutospacing="1" w:after="100" w:afterAutospacing="1" w:line="240" w:lineRule="auto"/>
        <w:jc w:val="left"/>
        <w:rPr>
          <w:rFonts w:ascii="Segoe UI" w:hAnsi="Segoe UI" w:cs="Segoe UI"/>
          <w:color w:val="24292E"/>
          <w:szCs w:val="24"/>
          <w:lang w:eastAsia="en-ID"/>
        </w:rPr>
      </w:pPr>
      <w:r w:rsidRPr="002C1DB4">
        <w:rPr>
          <w:rFonts w:ascii="Segoe UI" w:hAnsi="Segoe UI" w:cs="Segoe UI"/>
          <w:color w:val="24292E"/>
          <w:szCs w:val="24"/>
          <w:lang w:eastAsia="en-ID"/>
        </w:rPr>
        <w:t xml:space="preserve">Paradigma Pemrograman </w:t>
      </w:r>
    </w:p>
    <w:p w14:paraId="42B26FCD" w14:textId="68A49496" w:rsidR="0071501A" w:rsidRPr="002C1DB4" w:rsidRDefault="0071501A" w:rsidP="0071501A">
      <w:pPr>
        <w:numPr>
          <w:ilvl w:val="0"/>
          <w:numId w:val="25"/>
        </w:numPr>
        <w:shd w:val="clear" w:color="auto" w:fill="FFFFFF"/>
        <w:spacing w:before="60" w:after="100" w:afterAutospacing="1" w:line="240" w:lineRule="auto"/>
        <w:jc w:val="left"/>
        <w:rPr>
          <w:rFonts w:ascii="Segoe UI" w:hAnsi="Segoe UI" w:cs="Segoe UI"/>
          <w:color w:val="24292E"/>
          <w:szCs w:val="24"/>
          <w:lang w:eastAsia="en-ID"/>
        </w:rPr>
      </w:pPr>
      <w:r w:rsidRPr="002C1DB4">
        <w:rPr>
          <w:rFonts w:ascii="Segoe UI" w:hAnsi="Segoe UI" w:cs="Segoe UI"/>
          <w:color w:val="24292E"/>
          <w:szCs w:val="24"/>
          <w:lang w:eastAsia="en-ID"/>
        </w:rPr>
        <w:t xml:space="preserve">Paradigma Pemrograman Fungsional </w:t>
      </w:r>
      <w:r w:rsidRPr="002C1DB4">
        <w:rPr>
          <w:rFonts w:ascii="Segoe UI" w:hAnsi="Segoe UI" w:cs="Segoe UI"/>
          <w:color w:val="24292E"/>
          <w:szCs w:val="24"/>
          <w:lang w:eastAsia="en-ID"/>
        </w:rPr>
        <w:fldChar w:fldCharType="begin" w:fldLock="1"/>
      </w:r>
      <w:r w:rsidRPr="002C1DB4">
        <w:rPr>
          <w:rFonts w:ascii="Segoe UI" w:hAnsi="Segoe UI" w:cs="Segoe UI"/>
          <w:color w:val="24292E"/>
          <w:szCs w:val="24"/>
          <w:lang w:eastAsia="en-ID"/>
        </w:rPr>
        <w:instrText>ADDIN CSL_CITATION {"citationItems":[{"id":"ITEM-1","itemData":{"DOI":"10.1017/S0956796897002943","ISSN":"09567968","abstract":"Functional programming languages are informally classified into pure and impure languages. The precise meaning of this distinction has been a matter of controversy. We therefore investigate a formal definition of purity. We begin by showing that some proposed definitions which rely on confluence, soundness of the beta axiom, preservation of pure observational equivalences and independence of the order of evaluation, do not withstand close scrutiny. We propose instead a definition based on parameter-passing independence. Intuitively, the definition implies that functions are pure mappings from arguments to results; the operational decision of how to pass the arguments is irrelevant. In the context of Haskell, our definition is consistent with the fact that the traditional call-by-name denotational semantics coincides with the traditional call-by-need implementation. Furthermore, our definition is compatible with the stream-based, continuation-based and monad-based integration of computational effects in Haskell. Finally, we observe that call-by-name reasoning principles are unsound in compilers for monadic Haskell.","author":[{"dropping-particle":"","family":"Sabry","given":"Amr","non-dropping-particle":"","parse-names":false,"suffix":""}],"container-title":"Journal of Functional Programming","id":"ITEM-1","issue":"1","issued":{"date-parts":[["1998"]]},"page":"1-22","title":"What is a purely functional language?","type":"article-journal","volume":"8"},"uris":["http://www.mendeley.com/documents/?uuid=9535f7d1-b93b-4b3c-a4ca-2a328b42f7bc"]}],"mendeley":{"formattedCitation":"(Sabry, 1998)","plainTextFormattedCitation":"(Sabry, 1998)","previouslyFormattedCitation":"(Sabry, 1998)"},"properties":{"noteIndex":0},"schema":"https://github.com/citation-style-language/schema/raw/master/csl-citation.json"}</w:instrText>
      </w:r>
      <w:r w:rsidRPr="002C1DB4">
        <w:rPr>
          <w:rFonts w:ascii="Segoe UI" w:hAnsi="Segoe UI" w:cs="Segoe UI"/>
          <w:color w:val="24292E"/>
          <w:szCs w:val="24"/>
          <w:lang w:eastAsia="en-ID"/>
        </w:rPr>
        <w:fldChar w:fldCharType="separate"/>
      </w:r>
      <w:r w:rsidRPr="002C1DB4">
        <w:rPr>
          <w:rFonts w:ascii="Segoe UI" w:hAnsi="Segoe UI" w:cs="Segoe UI"/>
          <w:noProof/>
          <w:color w:val="24292E"/>
          <w:szCs w:val="24"/>
          <w:lang w:eastAsia="en-ID"/>
        </w:rPr>
        <w:t>(Sabry, 1998)</w:t>
      </w:r>
      <w:r w:rsidRPr="002C1DB4">
        <w:rPr>
          <w:rFonts w:ascii="Segoe UI" w:hAnsi="Segoe UI" w:cs="Segoe UI"/>
          <w:color w:val="24292E"/>
          <w:szCs w:val="24"/>
          <w:lang w:eastAsia="en-ID"/>
        </w:rPr>
        <w:fldChar w:fldCharType="end"/>
      </w:r>
    </w:p>
    <w:p w14:paraId="5277EB01" w14:textId="77777777" w:rsidR="0071501A" w:rsidRPr="002C1DB4" w:rsidRDefault="0071501A" w:rsidP="0071501A">
      <w:pPr>
        <w:numPr>
          <w:ilvl w:val="0"/>
          <w:numId w:val="25"/>
        </w:numPr>
        <w:shd w:val="clear" w:color="auto" w:fill="FFFFFF"/>
        <w:spacing w:before="60" w:after="100" w:afterAutospacing="1" w:line="240" w:lineRule="auto"/>
        <w:jc w:val="left"/>
        <w:rPr>
          <w:rFonts w:ascii="Segoe UI" w:hAnsi="Segoe UI" w:cs="Segoe UI"/>
          <w:color w:val="24292E"/>
          <w:szCs w:val="24"/>
          <w:lang w:eastAsia="en-ID"/>
        </w:rPr>
      </w:pPr>
      <w:proofErr w:type="spellStart"/>
      <w:r w:rsidRPr="002C1DB4">
        <w:rPr>
          <w:rFonts w:ascii="Segoe UI" w:hAnsi="Segoe UI" w:cs="Segoe UI"/>
          <w:color w:val="24292E"/>
          <w:szCs w:val="24"/>
          <w:lang w:eastAsia="en-ID"/>
        </w:rPr>
        <w:t>Paradigram</w:t>
      </w:r>
      <w:proofErr w:type="spellEnd"/>
      <w:r w:rsidRPr="002C1DB4">
        <w:rPr>
          <w:rFonts w:ascii="Segoe UI" w:hAnsi="Segoe UI" w:cs="Segoe UI"/>
          <w:color w:val="24292E"/>
          <w:szCs w:val="24"/>
          <w:lang w:eastAsia="en-ID"/>
        </w:rPr>
        <w:t xml:space="preserve"> Pemrograman Fungsional Murni</w:t>
      </w:r>
    </w:p>
    <w:p w14:paraId="5D7F75E7" w14:textId="51D48547" w:rsidR="0071501A" w:rsidRPr="002C1DB4" w:rsidRDefault="0071501A" w:rsidP="0071501A">
      <w:pPr>
        <w:numPr>
          <w:ilvl w:val="0"/>
          <w:numId w:val="25"/>
        </w:numPr>
        <w:shd w:val="clear" w:color="auto" w:fill="FFFFFF"/>
        <w:spacing w:before="60" w:after="100" w:afterAutospacing="1" w:line="240" w:lineRule="auto"/>
        <w:jc w:val="left"/>
        <w:rPr>
          <w:rFonts w:ascii="Segoe UI" w:hAnsi="Segoe UI" w:cs="Segoe UI"/>
          <w:color w:val="24292E"/>
          <w:szCs w:val="24"/>
          <w:lang w:eastAsia="en-ID"/>
        </w:rPr>
      </w:pPr>
      <w:r w:rsidRPr="002C1DB4">
        <w:rPr>
          <w:rFonts w:ascii="Segoe UI" w:hAnsi="Segoe UI" w:cs="Segoe UI"/>
          <w:color w:val="24292E"/>
          <w:szCs w:val="24"/>
          <w:lang w:eastAsia="en-ID"/>
        </w:rPr>
        <w:t xml:space="preserve">Kenapa Fungsional Murni itu </w:t>
      </w:r>
      <w:proofErr w:type="spellStart"/>
      <w:r w:rsidRPr="002C1DB4">
        <w:rPr>
          <w:rFonts w:ascii="Segoe UI" w:hAnsi="Segoe UI" w:cs="Segoe UI"/>
          <w:color w:val="24292E"/>
          <w:szCs w:val="24"/>
          <w:lang w:eastAsia="en-ID"/>
        </w:rPr>
        <w:t>excellent</w:t>
      </w:r>
      <w:proofErr w:type="spellEnd"/>
      <w:r w:rsidRPr="002C1DB4">
        <w:rPr>
          <w:rFonts w:ascii="Segoe UI" w:hAnsi="Segoe UI" w:cs="Segoe UI"/>
          <w:color w:val="24292E"/>
          <w:szCs w:val="24"/>
          <w:lang w:eastAsia="en-ID"/>
        </w:rPr>
        <w:t xml:space="preserve"> buat Metode Formal </w:t>
      </w:r>
      <w:r w:rsidRPr="002C1DB4">
        <w:rPr>
          <w:rFonts w:ascii="Segoe UI" w:hAnsi="Segoe UI" w:cs="Segoe UI"/>
          <w:color w:val="24292E"/>
          <w:szCs w:val="24"/>
          <w:lang w:eastAsia="en-ID"/>
        </w:rPr>
        <w:fldChar w:fldCharType="begin" w:fldLock="1"/>
      </w:r>
      <w:r w:rsidR="006117BD" w:rsidRPr="002C1DB4">
        <w:rPr>
          <w:rFonts w:ascii="Segoe UI" w:hAnsi="Segoe UI" w:cs="Segoe UI"/>
          <w:color w:val="24292E"/>
          <w:szCs w:val="24"/>
          <w:lang w:eastAsia="en-ID"/>
        </w:rPr>
        <w:instrText>ADDIN CSL_CITATION {"citationItems":[{"id":"ITEM-1","itemData":{"DOI":"10.1007/3-540-15975-4_26","ISBN":"9783540159759","ISSN":"16113349","author":[{"dropping-particle":"","family":"Turner","given":"D. A.","non-dropping-particle":"","parse-names":false,"suffix":""}],"container-title":"Lecture Notes in Computer Science (including subseries Lecture Notes in Artificial Intelligence and Lecture Notes in Bioinformatics)","id":"ITEM-1","issued":{"date-parts":[["1985"]]},"page":"1-16","title":"Miranda: A non-strict functional language with polymorphic types","type":"paper-conference","volume":"201 LNCS"},"uris":["http://www.mendeley.com/documents/?uuid=ecb9a8ed-d35f-4ae5-a978-5fae8b780149"]}],"mendeley":{"formattedCitation":"(Turner, 1985)","plainTextFormattedCitation":"(Turner, 1985)","previouslyFormattedCitation":"(Turner, 1985)"},"properties":{"noteIndex":0},"schema":"https://github.com/citation-style-language/schema/raw/master/csl-citation.json"}</w:instrText>
      </w:r>
      <w:r w:rsidRPr="002C1DB4">
        <w:rPr>
          <w:rFonts w:ascii="Segoe UI" w:hAnsi="Segoe UI" w:cs="Segoe UI"/>
          <w:color w:val="24292E"/>
          <w:szCs w:val="24"/>
          <w:lang w:eastAsia="en-ID"/>
        </w:rPr>
        <w:fldChar w:fldCharType="separate"/>
      </w:r>
      <w:r w:rsidRPr="002C1DB4">
        <w:rPr>
          <w:rFonts w:ascii="Segoe UI" w:hAnsi="Segoe UI" w:cs="Segoe UI"/>
          <w:noProof/>
          <w:color w:val="24292E"/>
          <w:szCs w:val="24"/>
          <w:lang w:eastAsia="en-ID"/>
        </w:rPr>
        <w:t>(Turner, 1985)</w:t>
      </w:r>
      <w:r w:rsidRPr="002C1DB4">
        <w:rPr>
          <w:rFonts w:ascii="Segoe UI" w:hAnsi="Segoe UI" w:cs="Segoe UI"/>
          <w:color w:val="24292E"/>
          <w:szCs w:val="24"/>
          <w:lang w:eastAsia="en-ID"/>
        </w:rPr>
        <w:fldChar w:fldCharType="end"/>
      </w:r>
      <w:r w:rsidR="00806021" w:rsidRPr="002C1DB4">
        <w:rPr>
          <w:rFonts w:ascii="Segoe UI" w:hAnsi="Segoe UI" w:cs="Segoe UI"/>
          <w:color w:val="24292E"/>
          <w:szCs w:val="24"/>
          <w:lang w:eastAsia="en-ID"/>
        </w:rPr>
        <w:t xml:space="preserve"> </w:t>
      </w:r>
    </w:p>
    <w:p w14:paraId="0702C7CF" w14:textId="09C7B423" w:rsidR="0071501A" w:rsidRPr="002C1DB4" w:rsidRDefault="0071501A" w:rsidP="0071501A">
      <w:pPr>
        <w:numPr>
          <w:ilvl w:val="0"/>
          <w:numId w:val="25"/>
        </w:numPr>
        <w:shd w:val="clear" w:color="auto" w:fill="FFFFFF"/>
        <w:spacing w:before="60" w:after="100" w:afterAutospacing="1" w:line="240" w:lineRule="auto"/>
        <w:jc w:val="left"/>
        <w:rPr>
          <w:rFonts w:ascii="Segoe UI" w:hAnsi="Segoe UI" w:cs="Segoe UI"/>
          <w:color w:val="24292E"/>
          <w:szCs w:val="24"/>
          <w:lang w:eastAsia="en-ID"/>
        </w:rPr>
      </w:pPr>
      <w:r w:rsidRPr="002C1DB4">
        <w:rPr>
          <w:rFonts w:ascii="Segoe UI" w:hAnsi="Segoe UI" w:cs="Segoe UI"/>
          <w:color w:val="24292E"/>
          <w:szCs w:val="24"/>
          <w:lang w:eastAsia="en-ID"/>
        </w:rPr>
        <w:t>Perbandingan dengan Paradigma lain</w:t>
      </w:r>
    </w:p>
    <w:p w14:paraId="7DEEF25A" w14:textId="3FE28D43" w:rsidR="00713DD5" w:rsidRPr="002C1DB4" w:rsidRDefault="0071501A" w:rsidP="00713DD5">
      <w:pPr>
        <w:pStyle w:val="Heading2"/>
        <w:rPr>
          <w:rFonts w:ascii="Segoe UI" w:hAnsi="Segoe UI" w:cs="Segoe UI"/>
          <w:b w:val="0"/>
          <w:color w:val="24292E"/>
          <w:szCs w:val="24"/>
          <w:lang w:val="id-ID" w:eastAsia="en-ID"/>
        </w:rPr>
      </w:pPr>
      <w:proofErr w:type="spellStart"/>
      <w:r w:rsidRPr="002C1DB4">
        <w:rPr>
          <w:lang w:val="id-ID"/>
        </w:rPr>
        <w:t>Haskell</w:t>
      </w:r>
      <w:proofErr w:type="spellEnd"/>
      <w:r w:rsidRPr="002C1DB4">
        <w:rPr>
          <w:lang w:val="id-ID"/>
        </w:rPr>
        <w:t xml:space="preserve"> </w:t>
      </w:r>
    </w:p>
    <w:p w14:paraId="1B578E04" w14:textId="22675B36" w:rsidR="004E42A7" w:rsidRPr="002C1DB4" w:rsidRDefault="004E42A7" w:rsidP="00713DD5">
      <w:pPr>
        <w:shd w:val="clear" w:color="auto" w:fill="FFFFFF"/>
        <w:spacing w:before="60" w:after="100" w:afterAutospacing="1" w:line="240" w:lineRule="auto"/>
        <w:jc w:val="left"/>
      </w:pPr>
      <w:r w:rsidRPr="002C1DB4">
        <w:br w:type="page"/>
      </w:r>
    </w:p>
    <w:p w14:paraId="08EFFE65" w14:textId="77777777" w:rsidR="004E42A7" w:rsidRPr="002C1DB4" w:rsidRDefault="004E42A7" w:rsidP="0071501A">
      <w:pPr>
        <w:pStyle w:val="Heading1"/>
        <w:rPr>
          <w:lang w:val="id-ID"/>
        </w:rPr>
      </w:pPr>
      <w:r w:rsidRPr="002C1DB4">
        <w:rPr>
          <w:lang w:val="id-ID"/>
        </w:rPr>
        <w:lastRenderedPageBreak/>
        <w:br/>
      </w:r>
      <w:bookmarkStart w:id="22" w:name="_Toc20479145"/>
      <w:r w:rsidRPr="002C1DB4">
        <w:rPr>
          <w:lang w:val="id-ID"/>
        </w:rPr>
        <w:t>&lt;</w:t>
      </w:r>
      <w:r w:rsidR="00336587" w:rsidRPr="002C1DB4">
        <w:rPr>
          <w:lang w:val="id-ID"/>
        </w:rPr>
        <w:t>RENCANA PENYELESAIAN MASALAH</w:t>
      </w:r>
      <w:r w:rsidRPr="002C1DB4">
        <w:rPr>
          <w:lang w:val="id-ID"/>
        </w:rPr>
        <w:t>&gt;</w:t>
      </w:r>
      <w:bookmarkEnd w:id="22"/>
    </w:p>
    <w:p w14:paraId="79FF16BB" w14:textId="77777777" w:rsidR="004E42A7" w:rsidRPr="002C1DB4" w:rsidRDefault="004E42A7" w:rsidP="004E42A7"/>
    <w:p w14:paraId="3999D44A" w14:textId="58A4E780" w:rsidR="003E36A4" w:rsidRPr="002C1DB4" w:rsidRDefault="00336587" w:rsidP="007727F2">
      <w:r w:rsidRPr="002C1DB4">
        <w:t xml:space="preserve">Tujuan utama penulisan bab ini adalah untuk menguraikan rencana penyelesaian masalah tugas akhir </w:t>
      </w:r>
      <w:r w:rsidR="007727F2" w:rsidRPr="002C1DB4">
        <w:t xml:space="preserve">yang </w:t>
      </w:r>
      <w:r w:rsidRPr="002C1DB4">
        <w:t xml:space="preserve">merupakan </w:t>
      </w:r>
      <w:r w:rsidR="007727F2" w:rsidRPr="002C1DB4">
        <w:t>b</w:t>
      </w:r>
      <w:r w:rsidRPr="002C1DB4">
        <w:t>ab penutup Laporan Tugas Akhir I</w:t>
      </w:r>
      <w:r w:rsidR="007727F2" w:rsidRPr="002C1DB4">
        <w:t xml:space="preserve">. </w:t>
      </w:r>
      <w:r w:rsidR="003E36A4" w:rsidRPr="002C1DB4">
        <w:t xml:space="preserve">Gantilah judul sesuai konteks persoalan, misalnya: </w:t>
      </w:r>
      <w:r w:rsidR="003E36A4" w:rsidRPr="002C1DB4">
        <w:rPr>
          <w:i/>
          <w:iCs/>
        </w:rPr>
        <w:t>Analisis Masalah dan Rancangan Solusi Pembangunan Sistem ABC</w:t>
      </w:r>
      <w:r w:rsidR="007727F2" w:rsidRPr="002C1DB4">
        <w:t xml:space="preserve">. Bab ini </w:t>
      </w:r>
      <w:r w:rsidR="006D6CDF" w:rsidRPr="002C1DB4">
        <w:t>mencakup antara lain</w:t>
      </w:r>
      <w:r w:rsidR="007727F2" w:rsidRPr="002C1DB4">
        <w:t>:</w:t>
      </w:r>
      <w:r w:rsidR="003E36A4" w:rsidRPr="002C1DB4">
        <w:t xml:space="preserve"> </w:t>
      </w:r>
    </w:p>
    <w:p w14:paraId="7D86558E" w14:textId="2AB91C54" w:rsidR="003E36A4" w:rsidRPr="002C1DB4" w:rsidRDefault="003E36A4" w:rsidP="007727F2">
      <w:pPr>
        <w:pStyle w:val="ListParagraph"/>
        <w:numPr>
          <w:ilvl w:val="0"/>
          <w:numId w:val="22"/>
        </w:numPr>
        <w:spacing w:before="0" w:after="0"/>
        <w:rPr>
          <w:lang w:val="id-ID"/>
        </w:rPr>
      </w:pPr>
      <w:r w:rsidRPr="002C1DB4">
        <w:rPr>
          <w:lang w:val="id-ID"/>
        </w:rPr>
        <w:t>Deskripsi dan analisis persoalan yang terkait dengan Rumusan Masalah</w:t>
      </w:r>
      <w:r w:rsidR="007727F2" w:rsidRPr="002C1DB4">
        <w:rPr>
          <w:lang w:val="id-ID"/>
        </w:rPr>
        <w:t>, m</w:t>
      </w:r>
      <w:r w:rsidRPr="002C1DB4">
        <w:rPr>
          <w:lang w:val="id-ID"/>
        </w:rPr>
        <w:t>isalnya menjelaskan secara detail latar belakang dan masalah yang menjadi dasar munculnya topik, menunjukkan gap/celah antara kondisi saat ini dengan kondisi yang diharapkan</w:t>
      </w:r>
      <w:r w:rsidR="007727F2" w:rsidRPr="002C1DB4">
        <w:rPr>
          <w:lang w:val="id-ID"/>
        </w:rPr>
        <w:t>, dan</w:t>
      </w:r>
      <w:r w:rsidRPr="002C1DB4">
        <w:rPr>
          <w:lang w:val="id-ID"/>
        </w:rPr>
        <w:t xml:space="preserve"> </w:t>
      </w:r>
      <w:r w:rsidR="007727F2" w:rsidRPr="002C1DB4">
        <w:rPr>
          <w:lang w:val="id-ID"/>
        </w:rPr>
        <w:t>k</w:t>
      </w:r>
      <w:r w:rsidRPr="002C1DB4">
        <w:rPr>
          <w:lang w:val="id-ID"/>
        </w:rPr>
        <w:t>aitan antara sistem/aplikasi yang dikembangkan dengan sistem/aplikasi lain yang terkait</w:t>
      </w:r>
      <w:r w:rsidR="007727F2" w:rsidRPr="002C1DB4">
        <w:rPr>
          <w:lang w:val="id-ID"/>
        </w:rPr>
        <w:t>.</w:t>
      </w:r>
    </w:p>
    <w:p w14:paraId="0F5D222B" w14:textId="243C5711" w:rsidR="003E36A4" w:rsidRPr="002C1DB4" w:rsidRDefault="007727F2" w:rsidP="007727F2">
      <w:pPr>
        <w:pStyle w:val="ListParagraph"/>
        <w:numPr>
          <w:ilvl w:val="0"/>
          <w:numId w:val="22"/>
        </w:numPr>
        <w:spacing w:before="0" w:after="0"/>
        <w:rPr>
          <w:lang w:val="id-ID"/>
        </w:rPr>
      </w:pPr>
      <w:r w:rsidRPr="002C1DB4">
        <w:rPr>
          <w:lang w:val="id-ID"/>
        </w:rPr>
        <w:t>A</w:t>
      </w:r>
      <w:r w:rsidR="003E36A4" w:rsidRPr="002C1DB4">
        <w:rPr>
          <w:lang w:val="id-ID"/>
        </w:rPr>
        <w:t>nalisis solusi</w:t>
      </w:r>
      <w:r w:rsidR="00EF7052" w:rsidRPr="002C1DB4">
        <w:rPr>
          <w:lang w:val="id-ID"/>
        </w:rPr>
        <w:t xml:space="preserve"> yang terdiri dari</w:t>
      </w:r>
      <w:r w:rsidRPr="002C1DB4">
        <w:rPr>
          <w:lang w:val="id-ID"/>
        </w:rPr>
        <w:t xml:space="preserve"> pilihan </w:t>
      </w:r>
      <w:r w:rsidR="00EF7052" w:rsidRPr="002C1DB4">
        <w:rPr>
          <w:lang w:val="id-ID"/>
        </w:rPr>
        <w:t xml:space="preserve">alternatif </w:t>
      </w:r>
      <w:r w:rsidRPr="002C1DB4">
        <w:rPr>
          <w:lang w:val="id-ID"/>
        </w:rPr>
        <w:t>solusi yang dapat digunakan untuk setiap permasalahan berdasarkan hasil studi literatur atau survei, pemilihan solusi beserta justifikasinya.</w:t>
      </w:r>
    </w:p>
    <w:p w14:paraId="5D71DA7F" w14:textId="0493EFA2" w:rsidR="003E36A4" w:rsidRPr="002C1DB4" w:rsidRDefault="003E36A4" w:rsidP="007727F2">
      <w:pPr>
        <w:pStyle w:val="ListParagraph"/>
        <w:numPr>
          <w:ilvl w:val="0"/>
          <w:numId w:val="22"/>
        </w:numPr>
        <w:rPr>
          <w:lang w:val="id-ID"/>
        </w:rPr>
      </w:pPr>
      <w:r w:rsidRPr="002C1DB4">
        <w:rPr>
          <w:lang w:val="id-ID"/>
        </w:rPr>
        <w:t xml:space="preserve">Deskripsi umum solusi yang </w:t>
      </w:r>
      <w:r w:rsidR="007727F2" w:rsidRPr="002C1DB4">
        <w:rPr>
          <w:lang w:val="id-ID"/>
        </w:rPr>
        <w:t xml:space="preserve">dipilih, </w:t>
      </w:r>
      <w:r w:rsidR="00E73439" w:rsidRPr="002C1DB4">
        <w:rPr>
          <w:lang w:val="id-ID"/>
        </w:rPr>
        <w:t>mencakup</w:t>
      </w:r>
      <w:r w:rsidR="007727F2" w:rsidRPr="002C1DB4">
        <w:rPr>
          <w:lang w:val="id-ID"/>
        </w:rPr>
        <w:t>:</w:t>
      </w:r>
    </w:p>
    <w:p w14:paraId="4C39202D" w14:textId="77777777" w:rsidR="007727F2" w:rsidRPr="002C1DB4" w:rsidRDefault="007727F2" w:rsidP="007727F2">
      <w:pPr>
        <w:pStyle w:val="ListParagraph"/>
        <w:numPr>
          <w:ilvl w:val="1"/>
          <w:numId w:val="22"/>
        </w:numPr>
        <w:spacing w:before="0" w:after="0"/>
        <w:rPr>
          <w:lang w:val="id-ID"/>
        </w:rPr>
      </w:pPr>
      <w:r w:rsidRPr="002C1DB4">
        <w:rPr>
          <w:lang w:val="id-ID"/>
        </w:rPr>
        <w:t xml:space="preserve">Langkah-langkah yang dibutuhkan untuk mencapai solusi masalah tugas akhir, berikut penjelasannya.  </w:t>
      </w:r>
    </w:p>
    <w:p w14:paraId="46944C31" w14:textId="387A4CD7" w:rsidR="007727F2" w:rsidRPr="002C1DB4" w:rsidRDefault="007727F2" w:rsidP="007727F2">
      <w:pPr>
        <w:pStyle w:val="ListParagraph"/>
        <w:numPr>
          <w:ilvl w:val="1"/>
          <w:numId w:val="22"/>
        </w:numPr>
        <w:spacing w:before="0" w:after="0"/>
        <w:rPr>
          <w:lang w:val="id-ID"/>
        </w:rPr>
      </w:pPr>
      <w:r w:rsidRPr="002C1DB4">
        <w:rPr>
          <w:lang w:val="id-ID"/>
        </w:rPr>
        <w:t>Modul/</w:t>
      </w:r>
      <w:r w:rsidR="00CC4622" w:rsidRPr="002C1DB4">
        <w:rPr>
          <w:lang w:val="id-ID"/>
        </w:rPr>
        <w:t>sub sistem</w:t>
      </w:r>
      <w:r w:rsidRPr="002C1DB4">
        <w:rPr>
          <w:lang w:val="id-ID"/>
        </w:rPr>
        <w:t>/komponen yang akan dikembangkan untuk menyelesaikan masalah, berikut penjelasannya.</w:t>
      </w:r>
    </w:p>
    <w:p w14:paraId="423BD894" w14:textId="77777777" w:rsidR="007727F2" w:rsidRPr="002C1DB4" w:rsidRDefault="007727F2" w:rsidP="007727F2">
      <w:pPr>
        <w:pStyle w:val="ListParagraph"/>
        <w:numPr>
          <w:ilvl w:val="1"/>
          <w:numId w:val="22"/>
        </w:numPr>
        <w:spacing w:before="0" w:after="0"/>
        <w:rPr>
          <w:lang w:val="id-ID"/>
        </w:rPr>
      </w:pPr>
      <w:r w:rsidRPr="002C1DB4">
        <w:rPr>
          <w:lang w:val="id-ID"/>
        </w:rPr>
        <w:t>Alur umum algoritma atau langkah-langkah pengembangan sistem dan penjelasannya.</w:t>
      </w:r>
    </w:p>
    <w:p w14:paraId="0CF08B5F" w14:textId="109F9E20" w:rsidR="007727F2" w:rsidRPr="002C1DB4" w:rsidRDefault="007727F2" w:rsidP="007727F2">
      <w:pPr>
        <w:pStyle w:val="ListParagraph"/>
        <w:numPr>
          <w:ilvl w:val="1"/>
          <w:numId w:val="22"/>
        </w:numPr>
        <w:spacing w:before="0" w:after="0"/>
        <w:rPr>
          <w:lang w:val="id-ID"/>
        </w:rPr>
      </w:pPr>
      <w:r w:rsidRPr="002C1DB4">
        <w:rPr>
          <w:lang w:val="id-ID"/>
        </w:rPr>
        <w:t>Penggunaan kakas yang diperlukan</w:t>
      </w:r>
    </w:p>
    <w:p w14:paraId="17116C9A" w14:textId="7E15F2C2" w:rsidR="004E42A7" w:rsidRPr="002C1DB4" w:rsidRDefault="00C07471" w:rsidP="007006A4">
      <w:pPr>
        <w:spacing w:before="0" w:after="0"/>
        <w:ind w:left="720"/>
      </w:pPr>
      <w:r w:rsidRPr="002C1DB4">
        <w:t>Dianjurkan untuk menggunakan d</w:t>
      </w:r>
      <w:r w:rsidR="007727F2" w:rsidRPr="002C1DB4">
        <w:t xml:space="preserve">iagram </w:t>
      </w:r>
      <w:r w:rsidRPr="002C1DB4">
        <w:t>sebagai pendukung</w:t>
      </w:r>
      <w:r w:rsidR="007727F2" w:rsidRPr="002C1DB4">
        <w:t xml:space="preserve"> </w:t>
      </w:r>
      <w:r w:rsidRPr="002C1DB4">
        <w:t xml:space="preserve">penjelasan </w:t>
      </w:r>
      <w:r w:rsidR="007727F2" w:rsidRPr="002C1DB4">
        <w:t>bagian ini.</w:t>
      </w:r>
      <w:r w:rsidR="004E42A7" w:rsidRPr="002C1DB4">
        <w:br w:type="page"/>
      </w:r>
    </w:p>
    <w:p w14:paraId="128019AE" w14:textId="77777777" w:rsidR="007E3F49" w:rsidRPr="002C1DB4" w:rsidRDefault="007E3F49" w:rsidP="007E3F49">
      <w:pPr>
        <w:pStyle w:val="Title"/>
        <w:rPr>
          <w:lang w:val="id-ID"/>
        </w:rPr>
      </w:pPr>
      <w:bookmarkStart w:id="23" w:name="_Toc20479146"/>
      <w:r w:rsidRPr="002C1DB4">
        <w:rPr>
          <w:lang w:val="id-ID"/>
        </w:rPr>
        <w:lastRenderedPageBreak/>
        <w:t xml:space="preserve">DAFTAR </w:t>
      </w:r>
      <w:r w:rsidR="00670641" w:rsidRPr="002C1DB4">
        <w:rPr>
          <w:lang w:val="id-ID"/>
        </w:rPr>
        <w:t>PUSTAKA</w:t>
      </w:r>
      <w:bookmarkEnd w:id="23"/>
    </w:p>
    <w:p w14:paraId="6FF244FB" w14:textId="1BD0B3DF" w:rsidR="00EA537C" w:rsidRPr="002C1DB4" w:rsidRDefault="0071501A" w:rsidP="00EA537C">
      <w:pPr>
        <w:widowControl w:val="0"/>
        <w:autoSpaceDE w:val="0"/>
        <w:autoSpaceDN w:val="0"/>
        <w:adjustRightInd w:val="0"/>
        <w:spacing w:before="0" w:after="0" w:line="240" w:lineRule="auto"/>
        <w:ind w:left="480" w:hanging="480"/>
        <w:rPr>
          <w:noProof/>
          <w:szCs w:val="24"/>
        </w:rPr>
      </w:pPr>
      <w:r w:rsidRPr="002C1DB4">
        <w:rPr>
          <w:noProof/>
          <w:lang w:eastAsia="en-US"/>
        </w:rPr>
        <w:fldChar w:fldCharType="begin" w:fldLock="1"/>
      </w:r>
      <w:r w:rsidRPr="002C1DB4">
        <w:rPr>
          <w:noProof/>
          <w:lang w:eastAsia="en-US"/>
        </w:rPr>
        <w:instrText xml:space="preserve">ADDIN Mendeley Bibliography CSL_BIBLIOGRAPHY </w:instrText>
      </w:r>
      <w:r w:rsidRPr="002C1DB4">
        <w:rPr>
          <w:noProof/>
          <w:lang w:eastAsia="en-US"/>
        </w:rPr>
        <w:fldChar w:fldCharType="separate"/>
      </w:r>
      <w:r w:rsidR="00EA537C" w:rsidRPr="002C1DB4">
        <w:rPr>
          <w:noProof/>
          <w:szCs w:val="24"/>
        </w:rPr>
        <w:t xml:space="preserve">Baier, C., &amp; Katoen, J.-P. (2008). Principles Of Model Checking. In </w:t>
      </w:r>
      <w:r w:rsidR="00EA537C" w:rsidRPr="002C1DB4">
        <w:rPr>
          <w:i/>
          <w:iCs/>
          <w:noProof/>
          <w:szCs w:val="24"/>
        </w:rPr>
        <w:t>MIT Press</w:t>
      </w:r>
      <w:r w:rsidR="00EA537C" w:rsidRPr="002C1DB4">
        <w:rPr>
          <w:noProof/>
          <w:szCs w:val="24"/>
        </w:rPr>
        <w:t>.</w:t>
      </w:r>
    </w:p>
    <w:p w14:paraId="3C4D3D9B" w14:textId="77777777" w:rsidR="00EA537C" w:rsidRPr="002C1DB4" w:rsidRDefault="00EA537C" w:rsidP="00EA537C">
      <w:pPr>
        <w:widowControl w:val="0"/>
        <w:autoSpaceDE w:val="0"/>
        <w:autoSpaceDN w:val="0"/>
        <w:adjustRightInd w:val="0"/>
        <w:spacing w:before="0" w:after="0" w:line="240" w:lineRule="auto"/>
        <w:ind w:left="480" w:hanging="480"/>
        <w:rPr>
          <w:noProof/>
          <w:szCs w:val="24"/>
        </w:rPr>
      </w:pPr>
      <w:r w:rsidRPr="002C1DB4">
        <w:rPr>
          <w:noProof/>
          <w:szCs w:val="24"/>
        </w:rPr>
        <w:t xml:space="preserve">Holloway, C. M. (1997). Why engineers should consider formal methods. </w:t>
      </w:r>
      <w:r w:rsidRPr="002C1DB4">
        <w:rPr>
          <w:i/>
          <w:iCs/>
          <w:noProof/>
          <w:szCs w:val="24"/>
        </w:rPr>
        <w:t>AIAA/IEEE Digital Avionics Systems Conference - Proceedings</w:t>
      </w:r>
      <w:r w:rsidRPr="002C1DB4">
        <w:rPr>
          <w:noProof/>
          <w:szCs w:val="24"/>
        </w:rPr>
        <w:t xml:space="preserve">, </w:t>
      </w:r>
      <w:r w:rsidRPr="002C1DB4">
        <w:rPr>
          <w:i/>
          <w:iCs/>
          <w:noProof/>
          <w:szCs w:val="24"/>
        </w:rPr>
        <w:t>1</w:t>
      </w:r>
      <w:r w:rsidRPr="002C1DB4">
        <w:rPr>
          <w:noProof/>
          <w:szCs w:val="24"/>
        </w:rPr>
        <w:t>(October). https://doi.org/10.1109/dasc.1997.635021</w:t>
      </w:r>
    </w:p>
    <w:p w14:paraId="7A4136DA" w14:textId="77777777" w:rsidR="00EA537C" w:rsidRPr="002C1DB4" w:rsidRDefault="00EA537C" w:rsidP="00EA537C">
      <w:pPr>
        <w:widowControl w:val="0"/>
        <w:autoSpaceDE w:val="0"/>
        <w:autoSpaceDN w:val="0"/>
        <w:adjustRightInd w:val="0"/>
        <w:spacing w:before="0" w:after="0" w:line="240" w:lineRule="auto"/>
        <w:ind w:left="480" w:hanging="480"/>
        <w:rPr>
          <w:noProof/>
          <w:szCs w:val="24"/>
        </w:rPr>
      </w:pPr>
      <w:r w:rsidRPr="002C1DB4">
        <w:rPr>
          <w:noProof/>
          <w:szCs w:val="24"/>
        </w:rPr>
        <w:t xml:space="preserve">Huth, M., &amp; Ryan, M. (2004). </w:t>
      </w:r>
      <w:r w:rsidRPr="002C1DB4">
        <w:rPr>
          <w:i/>
          <w:iCs/>
          <w:noProof/>
          <w:szCs w:val="24"/>
        </w:rPr>
        <w:t>Logic in CS: Modelling and Reasoning about Systems</w:t>
      </w:r>
      <w:r w:rsidRPr="002C1DB4">
        <w:rPr>
          <w:noProof/>
          <w:szCs w:val="24"/>
        </w:rPr>
        <w:t xml:space="preserve"> (Vol. 66, Issue 1).</w:t>
      </w:r>
    </w:p>
    <w:p w14:paraId="32E23757" w14:textId="77777777" w:rsidR="00EA537C" w:rsidRPr="002C1DB4" w:rsidRDefault="00EA537C" w:rsidP="00EA537C">
      <w:pPr>
        <w:widowControl w:val="0"/>
        <w:autoSpaceDE w:val="0"/>
        <w:autoSpaceDN w:val="0"/>
        <w:adjustRightInd w:val="0"/>
        <w:spacing w:before="0" w:after="0" w:line="240" w:lineRule="auto"/>
        <w:ind w:left="480" w:hanging="480"/>
        <w:rPr>
          <w:noProof/>
          <w:szCs w:val="24"/>
        </w:rPr>
      </w:pPr>
      <w:r w:rsidRPr="002C1DB4">
        <w:rPr>
          <w:noProof/>
          <w:szCs w:val="24"/>
        </w:rPr>
        <w:t xml:space="preserve">Monin, J.-F. (2003). Understanding Formal Methods. In </w:t>
      </w:r>
      <w:r w:rsidRPr="002C1DB4">
        <w:rPr>
          <w:i/>
          <w:iCs/>
          <w:noProof/>
          <w:szCs w:val="24"/>
        </w:rPr>
        <w:t>Understanding Formal Methods</w:t>
      </w:r>
      <w:r w:rsidRPr="002C1DB4">
        <w:rPr>
          <w:noProof/>
          <w:szCs w:val="24"/>
        </w:rPr>
        <w:t>. https://doi.org/10.1007/978-1-4471-0043-0</w:t>
      </w:r>
    </w:p>
    <w:p w14:paraId="2B71DF0C" w14:textId="77777777" w:rsidR="00EA537C" w:rsidRPr="002C1DB4" w:rsidRDefault="00EA537C" w:rsidP="00EA537C">
      <w:pPr>
        <w:widowControl w:val="0"/>
        <w:autoSpaceDE w:val="0"/>
        <w:autoSpaceDN w:val="0"/>
        <w:adjustRightInd w:val="0"/>
        <w:spacing w:before="0" w:after="0" w:line="240" w:lineRule="auto"/>
        <w:ind w:left="480" w:hanging="480"/>
        <w:rPr>
          <w:noProof/>
          <w:szCs w:val="24"/>
        </w:rPr>
      </w:pPr>
      <w:r w:rsidRPr="002C1DB4">
        <w:rPr>
          <w:noProof/>
          <w:szCs w:val="24"/>
        </w:rPr>
        <w:t xml:space="preserve">Peña, R. (2017). An introduction to liquid Haskell. </w:t>
      </w:r>
      <w:r w:rsidRPr="002C1DB4">
        <w:rPr>
          <w:i/>
          <w:iCs/>
          <w:noProof/>
          <w:szCs w:val="24"/>
        </w:rPr>
        <w:t>Electronic Proceedings in Theoretical Computer Science, EPTCS</w:t>
      </w:r>
      <w:r w:rsidRPr="002C1DB4">
        <w:rPr>
          <w:noProof/>
          <w:szCs w:val="24"/>
        </w:rPr>
        <w:t xml:space="preserve">, </w:t>
      </w:r>
      <w:r w:rsidRPr="002C1DB4">
        <w:rPr>
          <w:i/>
          <w:iCs/>
          <w:noProof/>
          <w:szCs w:val="24"/>
        </w:rPr>
        <w:t>237</w:t>
      </w:r>
      <w:r w:rsidRPr="002C1DB4">
        <w:rPr>
          <w:noProof/>
          <w:szCs w:val="24"/>
        </w:rPr>
        <w:t>, 68–80. https://doi.org/10.4204/EPTCS.237.5</w:t>
      </w:r>
    </w:p>
    <w:p w14:paraId="4A868C0D" w14:textId="77777777" w:rsidR="00EA537C" w:rsidRPr="002C1DB4" w:rsidRDefault="00EA537C" w:rsidP="00EA537C">
      <w:pPr>
        <w:widowControl w:val="0"/>
        <w:autoSpaceDE w:val="0"/>
        <w:autoSpaceDN w:val="0"/>
        <w:adjustRightInd w:val="0"/>
        <w:spacing w:before="0" w:after="0" w:line="240" w:lineRule="auto"/>
        <w:ind w:left="480" w:hanging="480"/>
        <w:rPr>
          <w:noProof/>
          <w:szCs w:val="24"/>
        </w:rPr>
      </w:pPr>
      <w:r w:rsidRPr="002C1DB4">
        <w:rPr>
          <w:noProof/>
          <w:szCs w:val="24"/>
        </w:rPr>
        <w:t xml:space="preserve">Sabry, A. (1998). What is a purely functional language? </w:t>
      </w:r>
      <w:r w:rsidRPr="002C1DB4">
        <w:rPr>
          <w:i/>
          <w:iCs/>
          <w:noProof/>
          <w:szCs w:val="24"/>
        </w:rPr>
        <w:t>Journal of Functional Programming</w:t>
      </w:r>
      <w:r w:rsidRPr="002C1DB4">
        <w:rPr>
          <w:noProof/>
          <w:szCs w:val="24"/>
        </w:rPr>
        <w:t xml:space="preserve">, </w:t>
      </w:r>
      <w:r w:rsidRPr="002C1DB4">
        <w:rPr>
          <w:i/>
          <w:iCs/>
          <w:noProof/>
          <w:szCs w:val="24"/>
        </w:rPr>
        <w:t>8</w:t>
      </w:r>
      <w:r w:rsidRPr="002C1DB4">
        <w:rPr>
          <w:noProof/>
          <w:szCs w:val="24"/>
        </w:rPr>
        <w:t>(1), 1–22. https://doi.org/10.1017/S0956796897002943</w:t>
      </w:r>
    </w:p>
    <w:p w14:paraId="26B7AD82" w14:textId="77777777" w:rsidR="00EA537C" w:rsidRPr="002C1DB4" w:rsidRDefault="00EA537C" w:rsidP="00EA537C">
      <w:pPr>
        <w:widowControl w:val="0"/>
        <w:autoSpaceDE w:val="0"/>
        <w:autoSpaceDN w:val="0"/>
        <w:adjustRightInd w:val="0"/>
        <w:spacing w:before="0" w:after="0" w:line="240" w:lineRule="auto"/>
        <w:ind w:left="480" w:hanging="480"/>
        <w:rPr>
          <w:noProof/>
          <w:szCs w:val="24"/>
        </w:rPr>
      </w:pPr>
      <w:r w:rsidRPr="002C1DB4">
        <w:rPr>
          <w:noProof/>
          <w:szCs w:val="24"/>
        </w:rPr>
        <w:t xml:space="preserve">Turner, D. A. (1985). Miranda: A non-strict functional language with polymorphic types. </w:t>
      </w:r>
      <w:r w:rsidRPr="002C1DB4">
        <w:rPr>
          <w:i/>
          <w:iCs/>
          <w:noProof/>
          <w:szCs w:val="24"/>
        </w:rPr>
        <w:t>Lecture Notes in Computer Science (Including Subseries Lecture Notes in Artificial Intelligence and Lecture Notes in Bioinformatics)</w:t>
      </w:r>
      <w:r w:rsidRPr="002C1DB4">
        <w:rPr>
          <w:noProof/>
          <w:szCs w:val="24"/>
        </w:rPr>
        <w:t xml:space="preserve">, </w:t>
      </w:r>
      <w:r w:rsidRPr="002C1DB4">
        <w:rPr>
          <w:i/>
          <w:iCs/>
          <w:noProof/>
          <w:szCs w:val="24"/>
        </w:rPr>
        <w:t>201 LNCS</w:t>
      </w:r>
      <w:r w:rsidRPr="002C1DB4">
        <w:rPr>
          <w:noProof/>
          <w:szCs w:val="24"/>
        </w:rPr>
        <w:t>, 1–16. https://doi.org/10.1007/3-540-15975-4_26</w:t>
      </w:r>
    </w:p>
    <w:p w14:paraId="6F882572" w14:textId="77777777" w:rsidR="00EA537C" w:rsidRPr="002C1DB4" w:rsidRDefault="00EA537C" w:rsidP="00EA537C">
      <w:pPr>
        <w:widowControl w:val="0"/>
        <w:autoSpaceDE w:val="0"/>
        <w:autoSpaceDN w:val="0"/>
        <w:adjustRightInd w:val="0"/>
        <w:spacing w:before="0" w:after="0" w:line="240" w:lineRule="auto"/>
        <w:ind w:left="480" w:hanging="480"/>
        <w:rPr>
          <w:noProof/>
        </w:rPr>
      </w:pPr>
      <w:r w:rsidRPr="002C1DB4">
        <w:rPr>
          <w:noProof/>
          <w:szCs w:val="24"/>
        </w:rPr>
        <w:t xml:space="preserve">Vazou, N., Lampropoulos, L., &amp; Polakow, J. (2017). A tale of two provers: Verifying monoidal string matching in liquid Haskell and Coq. </w:t>
      </w:r>
      <w:r w:rsidRPr="002C1DB4">
        <w:rPr>
          <w:i/>
          <w:iCs/>
          <w:noProof/>
          <w:szCs w:val="24"/>
        </w:rPr>
        <w:t>ACM SIGPLAN Notices</w:t>
      </w:r>
      <w:r w:rsidRPr="002C1DB4">
        <w:rPr>
          <w:noProof/>
          <w:szCs w:val="24"/>
        </w:rPr>
        <w:t xml:space="preserve">, </w:t>
      </w:r>
      <w:r w:rsidRPr="002C1DB4">
        <w:rPr>
          <w:i/>
          <w:iCs/>
          <w:noProof/>
          <w:szCs w:val="24"/>
        </w:rPr>
        <w:t>52</w:t>
      </w:r>
      <w:r w:rsidRPr="002C1DB4">
        <w:rPr>
          <w:noProof/>
          <w:szCs w:val="24"/>
        </w:rPr>
        <w:t>(10), 63–74. https://doi.org/10.1145/3122955.3122963</w:t>
      </w:r>
    </w:p>
    <w:p w14:paraId="0D93556E" w14:textId="51D412F7" w:rsidR="007E3F49" w:rsidRPr="002C1DB4" w:rsidRDefault="0071501A" w:rsidP="007E3F49">
      <w:pPr>
        <w:spacing w:before="0" w:after="0" w:line="240" w:lineRule="auto"/>
        <w:jc w:val="left"/>
        <w:rPr>
          <w:noProof/>
          <w:lang w:eastAsia="en-US"/>
        </w:rPr>
      </w:pPr>
      <w:r w:rsidRPr="002C1DB4">
        <w:rPr>
          <w:noProof/>
          <w:lang w:eastAsia="en-US"/>
        </w:rPr>
        <w:fldChar w:fldCharType="end"/>
      </w:r>
    </w:p>
    <w:p w14:paraId="68412185" w14:textId="77777777" w:rsidR="007E3F49" w:rsidRPr="002C1DB4" w:rsidRDefault="00A14D7A" w:rsidP="00670641">
      <w:pPr>
        <w:pStyle w:val="Lampiran1"/>
        <w:rPr>
          <w:lang w:val="id-ID"/>
        </w:rPr>
      </w:pPr>
      <w:bookmarkStart w:id="24" w:name="_Toc406869964"/>
      <w:r w:rsidRPr="002C1DB4">
        <w:rPr>
          <w:noProof/>
          <w:lang w:val="id-ID"/>
        </w:rPr>
        <w:lastRenderedPageBreak/>
        <w:t xml:space="preserve">Contoh </w:t>
      </w:r>
      <w:r w:rsidR="005E607C" w:rsidRPr="002C1DB4">
        <w:rPr>
          <w:noProof/>
          <w:lang w:val="id-ID"/>
        </w:rPr>
        <w:t xml:space="preserve">Judul </w:t>
      </w:r>
      <w:r w:rsidR="007E3F49" w:rsidRPr="002C1DB4">
        <w:rPr>
          <w:noProof/>
          <w:lang w:val="id-ID"/>
        </w:rPr>
        <w:t>Lampiran</w:t>
      </w:r>
      <w:bookmarkEnd w:id="24"/>
    </w:p>
    <w:p w14:paraId="25AFCCE0" w14:textId="77777777" w:rsidR="007E3F49" w:rsidRPr="002C1DB4" w:rsidRDefault="007E3F49" w:rsidP="007E3F49"/>
    <w:p w14:paraId="645373E1" w14:textId="77777777" w:rsidR="007E3F49" w:rsidRPr="002C1DB4" w:rsidRDefault="007E3F49" w:rsidP="007E3F49">
      <w:pPr>
        <w:pStyle w:val="Lampiran2"/>
        <w:rPr>
          <w:lang w:val="id-ID"/>
        </w:rPr>
      </w:pPr>
      <w:bookmarkStart w:id="25" w:name="_Toc406869965"/>
      <w:r w:rsidRPr="002C1DB4">
        <w:rPr>
          <w:lang w:val="id-ID"/>
        </w:rPr>
        <w:t>Contoh Judul Anak Lampiran</w:t>
      </w:r>
      <w:bookmarkEnd w:id="25"/>
    </w:p>
    <w:p w14:paraId="70917C04" w14:textId="77777777" w:rsidR="007E3F49" w:rsidRPr="002C1DB4" w:rsidRDefault="007E3F49" w:rsidP="007E3F49">
      <w:r w:rsidRPr="002C1DB4">
        <w:t>Contoh anak lampiran</w:t>
      </w:r>
      <w:bookmarkEnd w:id="20"/>
    </w:p>
    <w:sectPr w:rsidR="007E3F49" w:rsidRPr="002C1DB4" w:rsidSect="008E325B">
      <w:footerReference w:type="default" r:id="rId12"/>
      <w:pgSz w:w="11906" w:h="16838" w:code="9"/>
      <w:pgMar w:top="1701" w:right="1701" w:bottom="1701" w:left="2268" w:header="720" w:footer="1077" w:gutter="0"/>
      <w:pgNumType w:start="1"/>
      <w:cols w:space="720"/>
      <w:vAlign w:val="center"/>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7EF6055" w14:textId="77777777" w:rsidR="0018136E" w:rsidRDefault="0018136E" w:rsidP="00476CBA">
      <w:r>
        <w:separator/>
      </w:r>
    </w:p>
  </w:endnote>
  <w:endnote w:type="continuationSeparator" w:id="0">
    <w:p w14:paraId="49360CCA" w14:textId="77777777" w:rsidR="0018136E" w:rsidRDefault="0018136E" w:rsidP="00476CB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3CC2DA1" w14:textId="77777777" w:rsidR="0040473D" w:rsidRDefault="00B27ECF" w:rsidP="00476CBA">
    <w:pPr>
      <w:pStyle w:val="Footer"/>
      <w:rPr>
        <w:rStyle w:val="PageNumber"/>
      </w:rPr>
    </w:pPr>
    <w:r>
      <w:rPr>
        <w:rStyle w:val="PageNumber"/>
      </w:rPr>
      <w:fldChar w:fldCharType="begin"/>
    </w:r>
    <w:r w:rsidR="0040473D">
      <w:rPr>
        <w:rStyle w:val="PageNumber"/>
      </w:rPr>
      <w:instrText xml:space="preserve">PAGE  </w:instrText>
    </w:r>
    <w:r>
      <w:rPr>
        <w:rStyle w:val="PageNumber"/>
      </w:rPr>
      <w:fldChar w:fldCharType="separate"/>
    </w:r>
    <w:r w:rsidR="0040473D">
      <w:rPr>
        <w:rStyle w:val="PageNumber"/>
        <w:noProof/>
      </w:rPr>
      <w:t>1</w:t>
    </w:r>
    <w:r>
      <w:rPr>
        <w:rStyle w:val="PageNumber"/>
      </w:rPr>
      <w:fldChar w:fldCharType="end"/>
    </w:r>
  </w:p>
  <w:p w14:paraId="5AFF5653" w14:textId="77777777" w:rsidR="0040473D" w:rsidRDefault="0040473D" w:rsidP="00476CB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37E8974" w14:textId="77777777" w:rsidR="009F4BD1" w:rsidRPr="00027C44" w:rsidRDefault="009F4BD1" w:rsidP="00476CBA">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2EFC90A" w14:textId="77777777" w:rsidR="0040473D" w:rsidRPr="00027C44" w:rsidRDefault="0040473D" w:rsidP="00476CBA">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2289205"/>
      <w:docPartObj>
        <w:docPartGallery w:val="Page Numbers (Bottom of Page)"/>
        <w:docPartUnique/>
      </w:docPartObj>
    </w:sdtPr>
    <w:sdtEndPr/>
    <w:sdtContent>
      <w:p w14:paraId="785871A0" w14:textId="77777777" w:rsidR="007E3F49" w:rsidRDefault="007170E3">
        <w:pPr>
          <w:pStyle w:val="Footer"/>
          <w:jc w:val="center"/>
        </w:pPr>
        <w:r>
          <w:fldChar w:fldCharType="begin"/>
        </w:r>
        <w:r>
          <w:instrText xml:space="preserve"> PAGE   \* MERGEFORMAT </w:instrText>
        </w:r>
        <w:r>
          <w:fldChar w:fldCharType="separate"/>
        </w:r>
        <w:r w:rsidR="00640C62">
          <w:rPr>
            <w:noProof/>
          </w:rPr>
          <w:t>7</w:t>
        </w:r>
        <w:r>
          <w:rPr>
            <w:noProof/>
          </w:rPr>
          <w:fldChar w:fldCharType="end"/>
        </w:r>
      </w:p>
    </w:sdtContent>
  </w:sdt>
  <w:p w14:paraId="740BF438" w14:textId="77777777" w:rsidR="007E3F49" w:rsidRPr="00027C44" w:rsidRDefault="007E3F49" w:rsidP="00476CB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08B0765" w14:textId="77777777" w:rsidR="0018136E" w:rsidRDefault="0018136E" w:rsidP="00476CBA">
      <w:r>
        <w:separator/>
      </w:r>
    </w:p>
  </w:footnote>
  <w:footnote w:type="continuationSeparator" w:id="0">
    <w:p w14:paraId="00A93BE6" w14:textId="77777777" w:rsidR="0018136E" w:rsidRDefault="0018136E" w:rsidP="00476CB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88"/>
    <w:multiLevelType w:val="singleLevel"/>
    <w:tmpl w:val="F986380C"/>
    <w:lvl w:ilvl="0">
      <w:start w:val="1"/>
      <w:numFmt w:val="decimal"/>
      <w:pStyle w:val="ListNumber"/>
      <w:lvlText w:val="%1."/>
      <w:lvlJc w:val="left"/>
      <w:pPr>
        <w:tabs>
          <w:tab w:val="num" w:pos="360"/>
        </w:tabs>
        <w:ind w:left="360" w:hanging="360"/>
      </w:pPr>
    </w:lvl>
  </w:abstractNum>
  <w:abstractNum w:abstractNumId="1" w15:restartNumberingAfterBreak="0">
    <w:nsid w:val="00154E44"/>
    <w:multiLevelType w:val="multilevel"/>
    <w:tmpl w:val="A2867592"/>
    <w:lvl w:ilvl="0">
      <w:start w:val="1"/>
      <w:numFmt w:val="upperRoman"/>
      <w:pStyle w:val="sub1"/>
      <w:lvlText w:val="%1"/>
      <w:lvlJc w:val="left"/>
      <w:pPr>
        <w:tabs>
          <w:tab w:val="num" w:pos="432"/>
        </w:tabs>
        <w:ind w:left="432" w:hanging="432"/>
      </w:pPr>
      <w:rPr>
        <w:rFonts w:hint="default"/>
      </w:rPr>
    </w:lvl>
    <w:lvl w:ilvl="1">
      <w:start w:val="1"/>
      <w:numFmt w:val="decimal"/>
      <w:lvlRestart w:val="0"/>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2" w15:restartNumberingAfterBreak="0">
    <w:nsid w:val="0A533DA5"/>
    <w:multiLevelType w:val="hybridMultilevel"/>
    <w:tmpl w:val="64102440"/>
    <w:lvl w:ilvl="0" w:tplc="65169224">
      <w:start w:val="1"/>
      <w:numFmt w:val="decimal"/>
      <w:lvlText w:val="%1."/>
      <w:lvlJc w:val="left"/>
      <w:pPr>
        <w:ind w:left="360" w:hanging="360"/>
      </w:pPr>
      <w:rPr>
        <w:rFonts w:ascii="Times New Roman" w:eastAsia="MS Mincho" w:hAnsi="Times New Roman" w:cs="Times New Roman"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15:restartNumberingAfterBreak="0">
    <w:nsid w:val="0D0F3586"/>
    <w:multiLevelType w:val="hybridMultilevel"/>
    <w:tmpl w:val="18DC258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0E922C31"/>
    <w:multiLevelType w:val="multilevel"/>
    <w:tmpl w:val="BD7E305C"/>
    <w:lvl w:ilvl="0">
      <w:start w:val="1"/>
      <w:numFmt w:val="upperRoman"/>
      <w:pStyle w:val="Heading1"/>
      <w:suff w:val="nothing"/>
      <w:lvlText w:val="BAB %1"/>
      <w:lvlJc w:val="center"/>
      <w:pPr>
        <w:ind w:left="0" w:firstLine="288"/>
      </w:pPr>
      <w:rPr>
        <w:rFonts w:ascii="Times New Roman" w:hAnsi="Times New Roman" w:hint="default"/>
        <w:sz w:val="28"/>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5" w15:restartNumberingAfterBreak="0">
    <w:nsid w:val="128C4789"/>
    <w:multiLevelType w:val="hybridMultilevel"/>
    <w:tmpl w:val="2F985B54"/>
    <w:lvl w:ilvl="0" w:tplc="04090019">
      <w:start w:val="1"/>
      <w:numFmt w:val="lowerLetter"/>
      <w:lvlText w:val="%1."/>
      <w:lvlJc w:val="left"/>
      <w:pPr>
        <w:ind w:left="1080" w:hanging="360"/>
      </w:pPr>
      <w:rPr>
        <w:rFont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 w15:restartNumberingAfterBreak="0">
    <w:nsid w:val="15632ACD"/>
    <w:multiLevelType w:val="hybridMultilevel"/>
    <w:tmpl w:val="31FCD794"/>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19D8239C"/>
    <w:multiLevelType w:val="hybridMultilevel"/>
    <w:tmpl w:val="938628E2"/>
    <w:lvl w:ilvl="0" w:tplc="04090001">
      <w:start w:val="1"/>
      <w:numFmt w:val="bullet"/>
      <w:lvlText w:val=""/>
      <w:lvlJc w:val="left"/>
      <w:pPr>
        <w:tabs>
          <w:tab w:val="num" w:pos="720"/>
        </w:tabs>
        <w:ind w:left="720" w:hanging="360"/>
      </w:pPr>
      <w:rPr>
        <w:rFonts w:ascii="Symbol" w:hAnsi="Symbol"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1A3E7F5D"/>
    <w:multiLevelType w:val="hybridMultilevel"/>
    <w:tmpl w:val="DA6612E0"/>
    <w:lvl w:ilvl="0" w:tplc="3809000F">
      <w:start w:val="1"/>
      <w:numFmt w:val="decimal"/>
      <w:lvlText w:val="%1."/>
      <w:lvlJc w:val="left"/>
      <w:pPr>
        <w:ind w:left="720" w:hanging="360"/>
      </w:p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1B663B69"/>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204C3852"/>
    <w:multiLevelType w:val="multilevel"/>
    <w:tmpl w:val="E38893FE"/>
    <w:lvl w:ilvl="0">
      <w:start w:val="1"/>
      <w:numFmt w:val="upperRoman"/>
      <w:suff w:val="nothing"/>
      <w:lvlText w:val="BAB %1"/>
      <w:lvlJc w:val="center"/>
      <w:pPr>
        <w:ind w:left="432" w:hanging="144"/>
      </w:pPr>
    </w:lvl>
    <w:lvl w:ilvl="1">
      <w:start w:val="1"/>
      <w:numFmt w:val="decimal"/>
      <w:isLg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11" w15:restartNumberingAfterBreak="0">
    <w:nsid w:val="20576776"/>
    <w:multiLevelType w:val="hybridMultilevel"/>
    <w:tmpl w:val="08E8184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221F3DBF"/>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13" w15:restartNumberingAfterBreak="0">
    <w:nsid w:val="22E3292D"/>
    <w:multiLevelType w:val="multilevel"/>
    <w:tmpl w:val="AA54D90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233E478A"/>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15:restartNumberingAfterBreak="0">
    <w:nsid w:val="2C557812"/>
    <w:multiLevelType w:val="hybridMultilevel"/>
    <w:tmpl w:val="1F7C38E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15:restartNumberingAfterBreak="0">
    <w:nsid w:val="2E024A80"/>
    <w:multiLevelType w:val="multilevel"/>
    <w:tmpl w:val="646AAFE8"/>
    <w:lvl w:ilvl="0">
      <w:start w:val="1"/>
      <w:numFmt w:val="upperLetter"/>
      <w:pStyle w:val="Lampiran1"/>
      <w:suff w:val="space"/>
      <w:lvlText w:val="Lampiran %1."/>
      <w:lvlJc w:val="left"/>
      <w:pPr>
        <w:ind w:left="432" w:hanging="432"/>
      </w:pPr>
      <w:rPr>
        <w:rFonts w:hint="default"/>
      </w:rPr>
    </w:lvl>
    <w:lvl w:ilvl="1">
      <w:start w:val="1"/>
      <w:numFmt w:val="none"/>
      <w:isLgl/>
      <w:lvlText w:val="A.%1"/>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7" w15:restartNumberingAfterBreak="0">
    <w:nsid w:val="2E7E47A2"/>
    <w:multiLevelType w:val="hybridMultilevel"/>
    <w:tmpl w:val="08E8184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2F89638E"/>
    <w:multiLevelType w:val="multilevel"/>
    <w:tmpl w:val="251E7A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3A5C0E22"/>
    <w:multiLevelType w:val="hybridMultilevel"/>
    <w:tmpl w:val="B454ADA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2766168"/>
    <w:multiLevelType w:val="multilevel"/>
    <w:tmpl w:val="548E60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45F0427B"/>
    <w:multiLevelType w:val="multilevel"/>
    <w:tmpl w:val="5A9A2A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4BA126FB"/>
    <w:multiLevelType w:val="multilevel"/>
    <w:tmpl w:val="CD5E2534"/>
    <w:lvl w:ilvl="0">
      <w:start w:val="1"/>
      <w:numFmt w:val="upperLetter"/>
      <w:pStyle w:val="Lampiran3"/>
      <w:suff w:val="space"/>
      <w:lvlText w:val="Lampiran %1"/>
      <w:lvlJc w:val="left"/>
      <w:pPr>
        <w:ind w:left="432" w:hanging="432"/>
      </w:pPr>
    </w:lvl>
    <w:lvl w:ilvl="1">
      <w:start w:val="1"/>
      <w:numFmt w:val="none"/>
      <w:pStyle w:val="Lampiran2"/>
      <w:isLgl/>
      <w:lvlText w:val="A.%1"/>
      <w:lvlJc w:val="left"/>
      <w:pPr>
        <w:tabs>
          <w:tab w:val="num" w:pos="576"/>
        </w:tabs>
        <w:ind w:left="576" w:hanging="576"/>
      </w:pPr>
    </w:lvl>
    <w:lvl w:ilvl="2">
      <w:start w:val="1"/>
      <w:numFmt w:val="decimal"/>
      <w:lvlText w:val="%2%1.%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23" w15:restartNumberingAfterBreak="0">
    <w:nsid w:val="4DAB4DE3"/>
    <w:multiLevelType w:val="multilevel"/>
    <w:tmpl w:val="6F7684B6"/>
    <w:lvl w:ilvl="0">
      <w:start w:val="1"/>
      <w:numFmt w:val="decimal"/>
      <w:pStyle w:val="sub7"/>
      <w:lvlText w:val="%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24" w15:restartNumberingAfterBreak="0">
    <w:nsid w:val="5A553981"/>
    <w:multiLevelType w:val="hybridMultilevel"/>
    <w:tmpl w:val="A11C455A"/>
    <w:lvl w:ilvl="0" w:tplc="65169224">
      <w:start w:val="1"/>
      <w:numFmt w:val="decimal"/>
      <w:lvlText w:val="%1."/>
      <w:lvlJc w:val="left"/>
      <w:pPr>
        <w:ind w:left="1080" w:hanging="360"/>
      </w:pPr>
      <w:rPr>
        <w:rFonts w:ascii="Times New Roman" w:eastAsia="MS Mincho"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5" w15:restartNumberingAfterBreak="0">
    <w:nsid w:val="621461BC"/>
    <w:multiLevelType w:val="hybridMultilevel"/>
    <w:tmpl w:val="541AFEC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6" w15:restartNumberingAfterBreak="0">
    <w:nsid w:val="6F2A696D"/>
    <w:multiLevelType w:val="multilevel"/>
    <w:tmpl w:val="9BFED9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71836E90"/>
    <w:multiLevelType w:val="hybridMultilevel"/>
    <w:tmpl w:val="C2C4823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8" w15:restartNumberingAfterBreak="0">
    <w:nsid w:val="74D1486C"/>
    <w:multiLevelType w:val="hybridMultilevel"/>
    <w:tmpl w:val="17CC57A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0"/>
  </w:num>
  <w:num w:numId="2">
    <w:abstractNumId w:val="22"/>
  </w:num>
  <w:num w:numId="3">
    <w:abstractNumId w:val="16"/>
  </w:num>
  <w:num w:numId="4">
    <w:abstractNumId w:val="10"/>
  </w:num>
  <w:num w:numId="5">
    <w:abstractNumId w:val="12"/>
  </w:num>
  <w:num w:numId="6">
    <w:abstractNumId w:val="9"/>
  </w:num>
  <w:num w:numId="7">
    <w:abstractNumId w:val="19"/>
  </w:num>
  <w:num w:numId="8">
    <w:abstractNumId w:val="7"/>
  </w:num>
  <w:num w:numId="9">
    <w:abstractNumId w:val="0"/>
    <w:lvlOverride w:ilvl="0">
      <w:startOverride w:val="1"/>
    </w:lvlOverride>
  </w:num>
  <w:num w:numId="10">
    <w:abstractNumId w:val="28"/>
  </w:num>
  <w:num w:numId="11">
    <w:abstractNumId w:val="14"/>
  </w:num>
  <w:num w:numId="12">
    <w:abstractNumId w:val="4"/>
  </w:num>
  <w:num w:numId="13">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24"/>
  </w:num>
  <w:num w:numId="16">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
  </w:num>
  <w:num w:numId="19">
    <w:abstractNumId w:val="23"/>
  </w:num>
  <w:num w:numId="20">
    <w:abstractNumId w:val="5"/>
  </w:num>
  <w:num w:numId="21">
    <w:abstractNumId w:val="2"/>
  </w:num>
  <w:num w:numId="22">
    <w:abstractNumId w:val="8"/>
  </w:num>
  <w:num w:numId="23">
    <w:abstractNumId w:val="18"/>
  </w:num>
  <w:num w:numId="24">
    <w:abstractNumId w:val="20"/>
  </w:num>
  <w:num w:numId="25">
    <w:abstractNumId w:val="13"/>
  </w:num>
  <w:num w:numId="26">
    <w:abstractNumId w:val="26"/>
  </w:num>
  <w:num w:numId="27">
    <w:abstractNumId w:val="21"/>
  </w:num>
  <w:num w:numId="28">
    <w:abstractNumId w:val="15"/>
  </w:num>
  <w:num w:numId="29">
    <w:abstractNumId w:val="3"/>
  </w:num>
  <w:num w:numId="30">
    <w:abstractNumId w:val="0"/>
    <w:lvlOverride w:ilvl="0">
      <w:startOverride w:val="1"/>
    </w:lvlOverride>
  </w:num>
  <w:num w:numId="31">
    <w:abstractNumId w:val="17"/>
  </w:num>
  <w:num w:numId="32">
    <w:abstractNumId w:val="11"/>
  </w:num>
  <w:num w:numId="33">
    <w:abstractNumId w:val="27"/>
  </w:num>
  <w:num w:numId="34">
    <w:abstractNumId w:val="25"/>
  </w:num>
  <w:num w:numId="35">
    <w:abstractNumId w:val="6"/>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drawingGridHorizontalSpacing w:val="100"/>
  <w:displayHorizontalDrawingGridEvery w:val="0"/>
  <w:displayVerticalDrawingGridEvery w:val="0"/>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B047BB"/>
    <w:rsid w:val="00000E48"/>
    <w:rsid w:val="00023AA9"/>
    <w:rsid w:val="00024F8E"/>
    <w:rsid w:val="00027C44"/>
    <w:rsid w:val="00047C43"/>
    <w:rsid w:val="00066309"/>
    <w:rsid w:val="000B187E"/>
    <w:rsid w:val="000C4407"/>
    <w:rsid w:val="000E0CF7"/>
    <w:rsid w:val="000F36E8"/>
    <w:rsid w:val="00101A00"/>
    <w:rsid w:val="001022E4"/>
    <w:rsid w:val="00112C9E"/>
    <w:rsid w:val="00126DEC"/>
    <w:rsid w:val="00131B82"/>
    <w:rsid w:val="00143C31"/>
    <w:rsid w:val="00152722"/>
    <w:rsid w:val="001733A5"/>
    <w:rsid w:val="0018099D"/>
    <w:rsid w:val="0018136E"/>
    <w:rsid w:val="0018358D"/>
    <w:rsid w:val="001A3E0C"/>
    <w:rsid w:val="001B6C2E"/>
    <w:rsid w:val="001D34BD"/>
    <w:rsid w:val="001E3E77"/>
    <w:rsid w:val="001E4DA0"/>
    <w:rsid w:val="001E7A24"/>
    <w:rsid w:val="001E7C93"/>
    <w:rsid w:val="0020410E"/>
    <w:rsid w:val="00224105"/>
    <w:rsid w:val="002339AD"/>
    <w:rsid w:val="0027169D"/>
    <w:rsid w:val="00283ACA"/>
    <w:rsid w:val="00284EAC"/>
    <w:rsid w:val="002A15E7"/>
    <w:rsid w:val="002A1702"/>
    <w:rsid w:val="002C1DB4"/>
    <w:rsid w:val="002C3D48"/>
    <w:rsid w:val="002C6E7C"/>
    <w:rsid w:val="002D0E76"/>
    <w:rsid w:val="00313D78"/>
    <w:rsid w:val="00336587"/>
    <w:rsid w:val="003425BA"/>
    <w:rsid w:val="003430BB"/>
    <w:rsid w:val="00347922"/>
    <w:rsid w:val="00386AAC"/>
    <w:rsid w:val="0039580C"/>
    <w:rsid w:val="003A1A5E"/>
    <w:rsid w:val="003B5B99"/>
    <w:rsid w:val="003E36A4"/>
    <w:rsid w:val="003E48BF"/>
    <w:rsid w:val="003F6121"/>
    <w:rsid w:val="0040473D"/>
    <w:rsid w:val="0042159D"/>
    <w:rsid w:val="00436D5F"/>
    <w:rsid w:val="00442495"/>
    <w:rsid w:val="00476CBA"/>
    <w:rsid w:val="00477B2C"/>
    <w:rsid w:val="004810AC"/>
    <w:rsid w:val="00492DA0"/>
    <w:rsid w:val="004A530B"/>
    <w:rsid w:val="004B4B0E"/>
    <w:rsid w:val="004B6792"/>
    <w:rsid w:val="004E42A7"/>
    <w:rsid w:val="004F6C50"/>
    <w:rsid w:val="00501267"/>
    <w:rsid w:val="0051175C"/>
    <w:rsid w:val="00513D03"/>
    <w:rsid w:val="00580B94"/>
    <w:rsid w:val="00593C8E"/>
    <w:rsid w:val="005B1375"/>
    <w:rsid w:val="005D19DF"/>
    <w:rsid w:val="005D2E4B"/>
    <w:rsid w:val="005E607C"/>
    <w:rsid w:val="0060239B"/>
    <w:rsid w:val="00606AFC"/>
    <w:rsid w:val="006117BD"/>
    <w:rsid w:val="006120C6"/>
    <w:rsid w:val="00640C62"/>
    <w:rsid w:val="00640CC7"/>
    <w:rsid w:val="006658B7"/>
    <w:rsid w:val="00670641"/>
    <w:rsid w:val="00681E8D"/>
    <w:rsid w:val="0069704F"/>
    <w:rsid w:val="006A57BE"/>
    <w:rsid w:val="006B3FF5"/>
    <w:rsid w:val="006B7AB5"/>
    <w:rsid w:val="006D5AB9"/>
    <w:rsid w:val="006D6CDF"/>
    <w:rsid w:val="006D6EC3"/>
    <w:rsid w:val="007006A4"/>
    <w:rsid w:val="00713DD5"/>
    <w:rsid w:val="0071501A"/>
    <w:rsid w:val="007169A9"/>
    <w:rsid w:val="007170E3"/>
    <w:rsid w:val="0075706A"/>
    <w:rsid w:val="007727F2"/>
    <w:rsid w:val="0078501F"/>
    <w:rsid w:val="00787C53"/>
    <w:rsid w:val="007957D3"/>
    <w:rsid w:val="00795E16"/>
    <w:rsid w:val="007A70A7"/>
    <w:rsid w:val="007C6376"/>
    <w:rsid w:val="007E3F49"/>
    <w:rsid w:val="007F0061"/>
    <w:rsid w:val="00806021"/>
    <w:rsid w:val="0082520D"/>
    <w:rsid w:val="008362FF"/>
    <w:rsid w:val="0084027D"/>
    <w:rsid w:val="00867577"/>
    <w:rsid w:val="008E2E18"/>
    <w:rsid w:val="008E325B"/>
    <w:rsid w:val="008F2CCF"/>
    <w:rsid w:val="00905539"/>
    <w:rsid w:val="009364B8"/>
    <w:rsid w:val="00966873"/>
    <w:rsid w:val="00977870"/>
    <w:rsid w:val="00987A5A"/>
    <w:rsid w:val="009A57CE"/>
    <w:rsid w:val="009D2826"/>
    <w:rsid w:val="009E7029"/>
    <w:rsid w:val="009F4BD1"/>
    <w:rsid w:val="009F67F3"/>
    <w:rsid w:val="00A14D7A"/>
    <w:rsid w:val="00A27C02"/>
    <w:rsid w:val="00A357EB"/>
    <w:rsid w:val="00A4197B"/>
    <w:rsid w:val="00A56D41"/>
    <w:rsid w:val="00A95DCF"/>
    <w:rsid w:val="00AA4D34"/>
    <w:rsid w:val="00B047BB"/>
    <w:rsid w:val="00B11327"/>
    <w:rsid w:val="00B13637"/>
    <w:rsid w:val="00B251D2"/>
    <w:rsid w:val="00B27ECF"/>
    <w:rsid w:val="00B61DBB"/>
    <w:rsid w:val="00B624AF"/>
    <w:rsid w:val="00B744A3"/>
    <w:rsid w:val="00BB262E"/>
    <w:rsid w:val="00BF12DC"/>
    <w:rsid w:val="00C0555C"/>
    <w:rsid w:val="00C07471"/>
    <w:rsid w:val="00C221FF"/>
    <w:rsid w:val="00C7171E"/>
    <w:rsid w:val="00C748DC"/>
    <w:rsid w:val="00CB46A0"/>
    <w:rsid w:val="00CB48B0"/>
    <w:rsid w:val="00CC3ABC"/>
    <w:rsid w:val="00CC4622"/>
    <w:rsid w:val="00CC4B14"/>
    <w:rsid w:val="00CC6780"/>
    <w:rsid w:val="00D138EF"/>
    <w:rsid w:val="00D15E4A"/>
    <w:rsid w:val="00D17F8D"/>
    <w:rsid w:val="00D224E2"/>
    <w:rsid w:val="00D23DD1"/>
    <w:rsid w:val="00D25270"/>
    <w:rsid w:val="00D31B95"/>
    <w:rsid w:val="00D811A2"/>
    <w:rsid w:val="00D8184E"/>
    <w:rsid w:val="00D9668E"/>
    <w:rsid w:val="00DA78EE"/>
    <w:rsid w:val="00DC6DCD"/>
    <w:rsid w:val="00DF0210"/>
    <w:rsid w:val="00E120EF"/>
    <w:rsid w:val="00E17921"/>
    <w:rsid w:val="00E73439"/>
    <w:rsid w:val="00EA537C"/>
    <w:rsid w:val="00ED51B8"/>
    <w:rsid w:val="00ED7B23"/>
    <w:rsid w:val="00EE0D59"/>
    <w:rsid w:val="00EE3FF7"/>
    <w:rsid w:val="00EF7052"/>
    <w:rsid w:val="00F04BE2"/>
    <w:rsid w:val="00F60F8D"/>
    <w:rsid w:val="00F63E8B"/>
    <w:rsid w:val="00F76F65"/>
    <w:rsid w:val="00F84A8C"/>
    <w:rsid w:val="00FA63B1"/>
    <w:rsid w:val="00FC2B35"/>
    <w:rsid w:val="00FC37A2"/>
    <w:rsid w:val="00FC3EB7"/>
    <w:rsid w:val="00FD5B2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7DA8F912"/>
  <w15:docId w15:val="{5A0EB9D9-EF28-42D0-B845-F064783712B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8184E"/>
    <w:pPr>
      <w:spacing w:before="120" w:after="120" w:line="360" w:lineRule="auto"/>
      <w:jc w:val="both"/>
    </w:pPr>
    <w:rPr>
      <w:sz w:val="24"/>
      <w:lang w:val="id-ID" w:eastAsia="id-ID"/>
    </w:rPr>
  </w:style>
  <w:style w:type="paragraph" w:styleId="Heading1">
    <w:name w:val="heading 1"/>
    <w:basedOn w:val="Normal"/>
    <w:next w:val="Normal"/>
    <w:autoRedefine/>
    <w:qFormat/>
    <w:rsid w:val="0071501A"/>
    <w:pPr>
      <w:keepNext/>
      <w:pageBreakBefore/>
      <w:numPr>
        <w:numId w:val="12"/>
      </w:numPr>
      <w:spacing w:line="480" w:lineRule="auto"/>
      <w:jc w:val="center"/>
      <w:outlineLvl w:val="0"/>
    </w:pPr>
    <w:rPr>
      <w:b/>
      <w:caps/>
      <w:sz w:val="28"/>
      <w:szCs w:val="28"/>
      <w:lang w:val="en-GB"/>
    </w:rPr>
  </w:style>
  <w:style w:type="paragraph" w:styleId="Heading2">
    <w:name w:val="heading 2"/>
    <w:basedOn w:val="Normal"/>
    <w:next w:val="Normal"/>
    <w:qFormat/>
    <w:rsid w:val="00F76F65"/>
    <w:pPr>
      <w:keepNext/>
      <w:numPr>
        <w:ilvl w:val="1"/>
        <w:numId w:val="12"/>
      </w:numPr>
      <w:spacing w:before="240" w:after="60"/>
      <w:outlineLvl w:val="1"/>
    </w:pPr>
    <w:rPr>
      <w:b/>
      <w:lang w:val="en-GB"/>
    </w:rPr>
  </w:style>
  <w:style w:type="paragraph" w:styleId="Heading3">
    <w:name w:val="heading 3"/>
    <w:basedOn w:val="Normal"/>
    <w:next w:val="Normal"/>
    <w:qFormat/>
    <w:rsid w:val="00F76F65"/>
    <w:pPr>
      <w:keepNext/>
      <w:numPr>
        <w:ilvl w:val="2"/>
        <w:numId w:val="12"/>
      </w:numPr>
      <w:spacing w:before="240" w:after="60"/>
      <w:outlineLvl w:val="2"/>
    </w:pPr>
    <w:rPr>
      <w:b/>
      <w:lang w:val="en-GB"/>
    </w:rPr>
  </w:style>
  <w:style w:type="paragraph" w:styleId="Heading4">
    <w:name w:val="heading 4"/>
    <w:basedOn w:val="Normal"/>
    <w:next w:val="Normal"/>
    <w:qFormat/>
    <w:rsid w:val="00F76F65"/>
    <w:pPr>
      <w:keepNext/>
      <w:numPr>
        <w:ilvl w:val="3"/>
        <w:numId w:val="12"/>
      </w:numPr>
      <w:spacing w:before="240" w:after="60"/>
      <w:outlineLvl w:val="3"/>
    </w:pPr>
    <w:rPr>
      <w:b/>
      <w:lang w:val="en-GB"/>
    </w:rPr>
  </w:style>
  <w:style w:type="paragraph" w:styleId="Heading5">
    <w:name w:val="heading 5"/>
    <w:basedOn w:val="Normal"/>
    <w:next w:val="Normal"/>
    <w:qFormat/>
    <w:rsid w:val="00D9668E"/>
    <w:pPr>
      <w:numPr>
        <w:ilvl w:val="4"/>
        <w:numId w:val="12"/>
      </w:numPr>
      <w:spacing w:before="240" w:after="60"/>
      <w:outlineLvl w:val="4"/>
    </w:pPr>
    <w:rPr>
      <w:rFonts w:ascii="Arial" w:hAnsi="Arial"/>
      <w:b/>
      <w:sz w:val="22"/>
      <w:lang w:val="en-GB"/>
    </w:rPr>
  </w:style>
  <w:style w:type="paragraph" w:styleId="Heading6">
    <w:name w:val="heading 6"/>
    <w:basedOn w:val="Normal"/>
    <w:next w:val="Normal"/>
    <w:qFormat/>
    <w:rsid w:val="00D9668E"/>
    <w:pPr>
      <w:numPr>
        <w:ilvl w:val="5"/>
        <w:numId w:val="12"/>
      </w:numPr>
      <w:spacing w:before="240" w:after="60"/>
      <w:outlineLvl w:val="5"/>
    </w:pPr>
    <w:rPr>
      <w:i/>
      <w:sz w:val="22"/>
      <w:lang w:val="en-GB"/>
    </w:rPr>
  </w:style>
  <w:style w:type="paragraph" w:styleId="Heading7">
    <w:name w:val="heading 7"/>
    <w:basedOn w:val="Normal"/>
    <w:next w:val="Normal"/>
    <w:qFormat/>
    <w:rsid w:val="00D9668E"/>
    <w:pPr>
      <w:numPr>
        <w:ilvl w:val="6"/>
        <w:numId w:val="12"/>
      </w:numPr>
      <w:spacing w:before="240" w:after="60"/>
      <w:outlineLvl w:val="6"/>
    </w:pPr>
    <w:rPr>
      <w:rFonts w:ascii="Arial" w:hAnsi="Arial"/>
      <w:lang w:val="en-GB"/>
    </w:rPr>
  </w:style>
  <w:style w:type="paragraph" w:styleId="Heading8">
    <w:name w:val="heading 8"/>
    <w:basedOn w:val="Normal"/>
    <w:next w:val="Normal"/>
    <w:qFormat/>
    <w:rsid w:val="00D9668E"/>
    <w:pPr>
      <w:numPr>
        <w:ilvl w:val="7"/>
        <w:numId w:val="12"/>
      </w:numPr>
      <w:spacing w:before="240" w:after="60"/>
      <w:outlineLvl w:val="7"/>
    </w:pPr>
    <w:rPr>
      <w:rFonts w:ascii="Arial" w:hAnsi="Arial"/>
      <w:i/>
      <w:lang w:val="en-GB"/>
    </w:rPr>
  </w:style>
  <w:style w:type="paragraph" w:styleId="Heading9">
    <w:name w:val="heading 9"/>
    <w:basedOn w:val="Normal"/>
    <w:next w:val="Normal"/>
    <w:qFormat/>
    <w:rsid w:val="00D9668E"/>
    <w:pPr>
      <w:numPr>
        <w:ilvl w:val="8"/>
        <w:numId w:val="12"/>
      </w:numPr>
      <w:spacing w:before="240" w:after="60"/>
      <w:outlineLvl w:val="8"/>
    </w:pPr>
    <w:rPr>
      <w:rFonts w:ascii="Arial" w:hAnsi="Arial"/>
      <w:b/>
      <w:i/>
      <w:sz w:val="18"/>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Lampiran1">
    <w:name w:val="Lampiran1"/>
    <w:basedOn w:val="Normal"/>
    <w:next w:val="Normal"/>
    <w:link w:val="Lampiran1Char"/>
    <w:rsid w:val="00FD5B23"/>
    <w:pPr>
      <w:pageBreakBefore/>
      <w:numPr>
        <w:numId w:val="3"/>
      </w:numPr>
      <w:spacing w:before="240"/>
    </w:pPr>
    <w:rPr>
      <w:b/>
      <w:sz w:val="28"/>
      <w:lang w:val="en-AU"/>
    </w:rPr>
  </w:style>
  <w:style w:type="paragraph" w:customStyle="1" w:styleId="Lampiran2">
    <w:name w:val="Lampiran2"/>
    <w:basedOn w:val="Normal"/>
    <w:next w:val="Normal"/>
    <w:rsid w:val="00FD5B23"/>
    <w:pPr>
      <w:numPr>
        <w:ilvl w:val="1"/>
        <w:numId w:val="2"/>
      </w:numPr>
      <w:spacing w:before="240"/>
    </w:pPr>
    <w:rPr>
      <w:b/>
      <w:lang w:val="en-AU"/>
    </w:rPr>
  </w:style>
  <w:style w:type="paragraph" w:customStyle="1" w:styleId="Lampiran3">
    <w:name w:val="Lampiran3"/>
    <w:basedOn w:val="Lampiran2"/>
    <w:next w:val="Normal"/>
    <w:rsid w:val="00D9668E"/>
    <w:pPr>
      <w:numPr>
        <w:ilvl w:val="0"/>
      </w:numPr>
    </w:pPr>
  </w:style>
  <w:style w:type="paragraph" w:styleId="Title">
    <w:name w:val="Title"/>
    <w:basedOn w:val="Normal"/>
    <w:qFormat/>
    <w:rsid w:val="00027C44"/>
    <w:pPr>
      <w:spacing w:before="240" w:after="60"/>
      <w:jc w:val="center"/>
    </w:pPr>
    <w:rPr>
      <w:b/>
      <w:kern w:val="28"/>
      <w:sz w:val="28"/>
      <w:lang w:val="en-GB"/>
    </w:rPr>
  </w:style>
  <w:style w:type="paragraph" w:customStyle="1" w:styleId="guide">
    <w:name w:val="guide"/>
    <w:basedOn w:val="Normal"/>
    <w:rsid w:val="00D9668E"/>
    <w:rPr>
      <w:i/>
      <w:lang w:val="en-GB"/>
    </w:rPr>
  </w:style>
  <w:style w:type="paragraph" w:styleId="TOC1">
    <w:name w:val="toc 1"/>
    <w:basedOn w:val="Normal"/>
    <w:next w:val="Normal"/>
    <w:autoRedefine/>
    <w:uiPriority w:val="39"/>
    <w:rsid w:val="00D9668E"/>
    <w:rPr>
      <w:b/>
      <w:lang w:val="en-AU"/>
    </w:rPr>
  </w:style>
  <w:style w:type="paragraph" w:styleId="TOC2">
    <w:name w:val="toc 2"/>
    <w:basedOn w:val="Normal"/>
    <w:next w:val="Normal"/>
    <w:autoRedefine/>
    <w:uiPriority w:val="39"/>
    <w:rsid w:val="00D9668E"/>
    <w:pPr>
      <w:ind w:left="200"/>
    </w:pPr>
    <w:rPr>
      <w:lang w:val="en-GB"/>
    </w:rPr>
  </w:style>
  <w:style w:type="paragraph" w:styleId="BodyText">
    <w:name w:val="Body Text"/>
    <w:basedOn w:val="Normal"/>
    <w:semiHidden/>
    <w:rsid w:val="00D9668E"/>
    <w:rPr>
      <w:lang w:val="en-GB"/>
    </w:rPr>
  </w:style>
  <w:style w:type="character" w:styleId="PageNumber">
    <w:name w:val="page number"/>
    <w:basedOn w:val="DefaultParagraphFont"/>
    <w:semiHidden/>
    <w:rsid w:val="00D9668E"/>
  </w:style>
  <w:style w:type="paragraph" w:styleId="Footer">
    <w:name w:val="footer"/>
    <w:basedOn w:val="Normal"/>
    <w:link w:val="FooterChar"/>
    <w:uiPriority w:val="99"/>
    <w:rsid w:val="00D9668E"/>
    <w:pPr>
      <w:tabs>
        <w:tab w:val="center" w:pos="4153"/>
        <w:tab w:val="right" w:pos="8306"/>
      </w:tabs>
    </w:pPr>
    <w:rPr>
      <w:lang w:val="en-AU"/>
    </w:rPr>
  </w:style>
  <w:style w:type="paragraph" w:styleId="TOC3">
    <w:name w:val="toc 3"/>
    <w:basedOn w:val="Normal"/>
    <w:next w:val="Normal"/>
    <w:autoRedefine/>
    <w:uiPriority w:val="39"/>
    <w:rsid w:val="00D9668E"/>
    <w:pPr>
      <w:ind w:left="400"/>
    </w:pPr>
  </w:style>
  <w:style w:type="paragraph" w:styleId="TOC4">
    <w:name w:val="toc 4"/>
    <w:basedOn w:val="Normal"/>
    <w:next w:val="Normal"/>
    <w:autoRedefine/>
    <w:semiHidden/>
    <w:rsid w:val="00D9668E"/>
    <w:pPr>
      <w:ind w:left="600"/>
    </w:pPr>
  </w:style>
  <w:style w:type="paragraph" w:styleId="TOC5">
    <w:name w:val="toc 5"/>
    <w:basedOn w:val="Normal"/>
    <w:next w:val="Normal"/>
    <w:autoRedefine/>
    <w:semiHidden/>
    <w:rsid w:val="00D9668E"/>
    <w:pPr>
      <w:ind w:left="800"/>
    </w:pPr>
  </w:style>
  <w:style w:type="paragraph" w:styleId="TOC6">
    <w:name w:val="toc 6"/>
    <w:basedOn w:val="Normal"/>
    <w:next w:val="Normal"/>
    <w:autoRedefine/>
    <w:semiHidden/>
    <w:rsid w:val="00D9668E"/>
    <w:pPr>
      <w:ind w:left="1000"/>
    </w:pPr>
  </w:style>
  <w:style w:type="paragraph" w:styleId="TOC7">
    <w:name w:val="toc 7"/>
    <w:basedOn w:val="Normal"/>
    <w:next w:val="Normal"/>
    <w:autoRedefine/>
    <w:semiHidden/>
    <w:rsid w:val="00D9668E"/>
    <w:pPr>
      <w:ind w:left="1200"/>
    </w:pPr>
  </w:style>
  <w:style w:type="paragraph" w:styleId="TOC8">
    <w:name w:val="toc 8"/>
    <w:basedOn w:val="Normal"/>
    <w:next w:val="Normal"/>
    <w:autoRedefine/>
    <w:semiHidden/>
    <w:rsid w:val="00D9668E"/>
    <w:pPr>
      <w:ind w:left="1400"/>
    </w:pPr>
  </w:style>
  <w:style w:type="paragraph" w:styleId="TOC9">
    <w:name w:val="toc 9"/>
    <w:basedOn w:val="Normal"/>
    <w:next w:val="Normal"/>
    <w:autoRedefine/>
    <w:semiHidden/>
    <w:rsid w:val="00D9668E"/>
    <w:pPr>
      <w:ind w:left="1600"/>
    </w:pPr>
  </w:style>
  <w:style w:type="paragraph" w:styleId="Header">
    <w:name w:val="header"/>
    <w:basedOn w:val="Normal"/>
    <w:semiHidden/>
    <w:rsid w:val="00D9668E"/>
    <w:pPr>
      <w:tabs>
        <w:tab w:val="center" w:pos="4153"/>
        <w:tab w:val="right" w:pos="8306"/>
      </w:tabs>
    </w:pPr>
    <w:rPr>
      <w:lang w:val="en-AU"/>
    </w:rPr>
  </w:style>
  <w:style w:type="paragraph" w:customStyle="1" w:styleId="SubTitle">
    <w:name w:val="Sub Title"/>
    <w:basedOn w:val="Title"/>
    <w:rsid w:val="00D9668E"/>
    <w:rPr>
      <w:sz w:val="24"/>
    </w:rPr>
  </w:style>
  <w:style w:type="paragraph" w:customStyle="1" w:styleId="guidelines">
    <w:name w:val="guidelines"/>
    <w:basedOn w:val="Normal"/>
    <w:rsid w:val="00D9668E"/>
    <w:rPr>
      <w:i/>
      <w:lang w:val="en-AU"/>
    </w:rPr>
  </w:style>
  <w:style w:type="paragraph" w:styleId="ListNumber">
    <w:name w:val="List Number"/>
    <w:basedOn w:val="Normal"/>
    <w:semiHidden/>
    <w:rsid w:val="00D9668E"/>
    <w:pPr>
      <w:numPr>
        <w:numId w:val="1"/>
      </w:numPr>
    </w:pPr>
  </w:style>
  <w:style w:type="table" w:styleId="TableGrid">
    <w:name w:val="Table Grid"/>
    <w:basedOn w:val="TableNormal"/>
    <w:uiPriority w:val="59"/>
    <w:rsid w:val="003E48BF"/>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alloonText">
    <w:name w:val="Balloon Text"/>
    <w:basedOn w:val="Normal"/>
    <w:link w:val="BalloonTextChar"/>
    <w:uiPriority w:val="99"/>
    <w:semiHidden/>
    <w:unhideWhenUsed/>
    <w:rsid w:val="0084027D"/>
    <w:rPr>
      <w:rFonts w:ascii="Tahoma" w:hAnsi="Tahoma" w:cs="Tahoma"/>
      <w:sz w:val="16"/>
      <w:szCs w:val="16"/>
    </w:rPr>
  </w:style>
  <w:style w:type="character" w:customStyle="1" w:styleId="BalloonTextChar">
    <w:name w:val="Balloon Text Char"/>
    <w:basedOn w:val="DefaultParagraphFont"/>
    <w:link w:val="BalloonText"/>
    <w:uiPriority w:val="99"/>
    <w:semiHidden/>
    <w:rsid w:val="0084027D"/>
    <w:rPr>
      <w:rFonts w:ascii="Tahoma" w:hAnsi="Tahoma" w:cs="Tahoma"/>
      <w:sz w:val="16"/>
      <w:szCs w:val="16"/>
      <w:lang w:eastAsia="id-ID"/>
    </w:rPr>
  </w:style>
  <w:style w:type="paragraph" w:styleId="Caption">
    <w:name w:val="caption"/>
    <w:basedOn w:val="Normal"/>
    <w:next w:val="Normal"/>
    <w:unhideWhenUsed/>
    <w:qFormat/>
    <w:rsid w:val="00F76F65"/>
    <w:pPr>
      <w:spacing w:before="0" w:after="200" w:line="240" w:lineRule="auto"/>
      <w:ind w:left="720" w:hanging="720"/>
    </w:pPr>
    <w:rPr>
      <w:bCs/>
      <w:szCs w:val="18"/>
      <w:lang w:val="en-GB" w:eastAsia="en-US"/>
    </w:rPr>
  </w:style>
  <w:style w:type="character" w:styleId="Hyperlink">
    <w:name w:val="Hyperlink"/>
    <w:basedOn w:val="DefaultParagraphFont"/>
    <w:uiPriority w:val="99"/>
    <w:unhideWhenUsed/>
    <w:rsid w:val="00640CC7"/>
    <w:rPr>
      <w:color w:val="0000FF" w:themeColor="hyperlink"/>
      <w:u w:val="single"/>
    </w:rPr>
  </w:style>
  <w:style w:type="paragraph" w:styleId="TableofFigures">
    <w:name w:val="table of figures"/>
    <w:basedOn w:val="Normal"/>
    <w:next w:val="Normal"/>
    <w:uiPriority w:val="99"/>
    <w:unhideWhenUsed/>
    <w:rsid w:val="00D15E4A"/>
    <w:pPr>
      <w:spacing w:after="0"/>
    </w:pPr>
  </w:style>
  <w:style w:type="character" w:customStyle="1" w:styleId="FooterChar">
    <w:name w:val="Footer Char"/>
    <w:basedOn w:val="DefaultParagraphFont"/>
    <w:link w:val="Footer"/>
    <w:uiPriority w:val="99"/>
    <w:rsid w:val="007E3F49"/>
    <w:rPr>
      <w:sz w:val="24"/>
      <w:lang w:val="en-AU" w:eastAsia="id-ID"/>
    </w:rPr>
  </w:style>
  <w:style w:type="paragraph" w:customStyle="1" w:styleId="sub1">
    <w:name w:val="sub 1"/>
    <w:basedOn w:val="Title"/>
    <w:rsid w:val="00101A00"/>
    <w:pPr>
      <w:numPr>
        <w:numId w:val="18"/>
      </w:numPr>
      <w:spacing w:before="120" w:after="120"/>
      <w:jc w:val="both"/>
    </w:pPr>
    <w:rPr>
      <w:bCs/>
      <w:kern w:val="0"/>
      <w:sz w:val="24"/>
      <w:szCs w:val="24"/>
      <w:lang w:eastAsia="en-US"/>
    </w:rPr>
  </w:style>
  <w:style w:type="paragraph" w:customStyle="1" w:styleId="sub7">
    <w:name w:val="sub 7"/>
    <w:basedOn w:val="BodyText"/>
    <w:rsid w:val="00101A00"/>
    <w:pPr>
      <w:numPr>
        <w:numId w:val="19"/>
      </w:numPr>
    </w:pPr>
    <w:rPr>
      <w:b/>
      <w:szCs w:val="24"/>
      <w:lang w:eastAsia="en-US"/>
    </w:rPr>
  </w:style>
  <w:style w:type="paragraph" w:styleId="ListParagraph">
    <w:name w:val="List Paragraph"/>
    <w:basedOn w:val="Normal"/>
    <w:uiPriority w:val="34"/>
    <w:qFormat/>
    <w:rsid w:val="00101A00"/>
    <w:pPr>
      <w:ind w:left="720"/>
      <w:contextualSpacing/>
    </w:pPr>
    <w:rPr>
      <w:szCs w:val="24"/>
      <w:lang w:val="en-GB" w:eastAsia="en-US"/>
    </w:rPr>
  </w:style>
  <w:style w:type="paragraph" w:customStyle="1" w:styleId="lampiran">
    <w:name w:val="lampiran"/>
    <w:basedOn w:val="Lampiran1"/>
    <w:link w:val="lampiranChar"/>
    <w:qFormat/>
    <w:rsid w:val="00670641"/>
    <w:rPr>
      <w:noProof/>
    </w:rPr>
  </w:style>
  <w:style w:type="character" w:customStyle="1" w:styleId="Lampiran1Char">
    <w:name w:val="Lampiran1 Char"/>
    <w:basedOn w:val="DefaultParagraphFont"/>
    <w:link w:val="Lampiran1"/>
    <w:rsid w:val="00670641"/>
    <w:rPr>
      <w:b/>
      <w:sz w:val="28"/>
      <w:lang w:val="en-AU" w:eastAsia="id-ID"/>
    </w:rPr>
  </w:style>
  <w:style w:type="character" w:customStyle="1" w:styleId="lampiranChar">
    <w:name w:val="lampiran Char"/>
    <w:basedOn w:val="Lampiran1Char"/>
    <w:link w:val="lampiran"/>
    <w:rsid w:val="00670641"/>
    <w:rPr>
      <w:b/>
      <w:noProof/>
      <w:sz w:val="28"/>
      <w:lang w:val="en-AU" w:eastAsia="id-ID"/>
    </w:rPr>
  </w:style>
  <w:style w:type="table" w:styleId="TableGridLight">
    <w:name w:val="Grid Table Light"/>
    <w:basedOn w:val="TableNormal"/>
    <w:uiPriority w:val="40"/>
    <w:rsid w:val="0075706A"/>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GridTable1Light">
    <w:name w:val="Grid Table 1 Light"/>
    <w:basedOn w:val="TableNormal"/>
    <w:uiPriority w:val="46"/>
    <w:rsid w:val="0075706A"/>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5936277">
      <w:bodyDiv w:val="1"/>
      <w:marLeft w:val="0"/>
      <w:marRight w:val="0"/>
      <w:marTop w:val="0"/>
      <w:marBottom w:val="0"/>
      <w:divBdr>
        <w:top w:val="none" w:sz="0" w:space="0" w:color="auto"/>
        <w:left w:val="none" w:sz="0" w:space="0" w:color="auto"/>
        <w:bottom w:val="none" w:sz="0" w:space="0" w:color="auto"/>
        <w:right w:val="none" w:sz="0" w:space="0" w:color="auto"/>
      </w:divBdr>
    </w:div>
    <w:div w:id="251403847">
      <w:bodyDiv w:val="1"/>
      <w:marLeft w:val="0"/>
      <w:marRight w:val="0"/>
      <w:marTop w:val="0"/>
      <w:marBottom w:val="0"/>
      <w:divBdr>
        <w:top w:val="none" w:sz="0" w:space="0" w:color="auto"/>
        <w:left w:val="none" w:sz="0" w:space="0" w:color="auto"/>
        <w:bottom w:val="none" w:sz="0" w:space="0" w:color="auto"/>
        <w:right w:val="none" w:sz="0" w:space="0" w:color="auto"/>
      </w:divBdr>
    </w:div>
    <w:div w:id="293802832">
      <w:bodyDiv w:val="1"/>
      <w:marLeft w:val="0"/>
      <w:marRight w:val="0"/>
      <w:marTop w:val="0"/>
      <w:marBottom w:val="0"/>
      <w:divBdr>
        <w:top w:val="none" w:sz="0" w:space="0" w:color="auto"/>
        <w:left w:val="none" w:sz="0" w:space="0" w:color="auto"/>
        <w:bottom w:val="none" w:sz="0" w:space="0" w:color="auto"/>
        <w:right w:val="none" w:sz="0" w:space="0" w:color="auto"/>
      </w:divBdr>
    </w:div>
    <w:div w:id="356851351">
      <w:bodyDiv w:val="1"/>
      <w:marLeft w:val="0"/>
      <w:marRight w:val="0"/>
      <w:marTop w:val="0"/>
      <w:marBottom w:val="0"/>
      <w:divBdr>
        <w:top w:val="none" w:sz="0" w:space="0" w:color="auto"/>
        <w:left w:val="none" w:sz="0" w:space="0" w:color="auto"/>
        <w:bottom w:val="none" w:sz="0" w:space="0" w:color="auto"/>
        <w:right w:val="none" w:sz="0" w:space="0" w:color="auto"/>
      </w:divBdr>
    </w:div>
    <w:div w:id="395668349">
      <w:bodyDiv w:val="1"/>
      <w:marLeft w:val="0"/>
      <w:marRight w:val="0"/>
      <w:marTop w:val="0"/>
      <w:marBottom w:val="0"/>
      <w:divBdr>
        <w:top w:val="none" w:sz="0" w:space="0" w:color="auto"/>
        <w:left w:val="none" w:sz="0" w:space="0" w:color="auto"/>
        <w:bottom w:val="none" w:sz="0" w:space="0" w:color="auto"/>
        <w:right w:val="none" w:sz="0" w:space="0" w:color="auto"/>
      </w:divBdr>
    </w:div>
    <w:div w:id="428817782">
      <w:bodyDiv w:val="1"/>
      <w:marLeft w:val="0"/>
      <w:marRight w:val="0"/>
      <w:marTop w:val="0"/>
      <w:marBottom w:val="0"/>
      <w:divBdr>
        <w:top w:val="none" w:sz="0" w:space="0" w:color="auto"/>
        <w:left w:val="none" w:sz="0" w:space="0" w:color="auto"/>
        <w:bottom w:val="none" w:sz="0" w:space="0" w:color="auto"/>
        <w:right w:val="none" w:sz="0" w:space="0" w:color="auto"/>
      </w:divBdr>
    </w:div>
    <w:div w:id="442042884">
      <w:bodyDiv w:val="1"/>
      <w:marLeft w:val="0"/>
      <w:marRight w:val="0"/>
      <w:marTop w:val="0"/>
      <w:marBottom w:val="0"/>
      <w:divBdr>
        <w:top w:val="none" w:sz="0" w:space="0" w:color="auto"/>
        <w:left w:val="none" w:sz="0" w:space="0" w:color="auto"/>
        <w:bottom w:val="none" w:sz="0" w:space="0" w:color="auto"/>
        <w:right w:val="none" w:sz="0" w:space="0" w:color="auto"/>
      </w:divBdr>
    </w:div>
    <w:div w:id="517549127">
      <w:bodyDiv w:val="1"/>
      <w:marLeft w:val="0"/>
      <w:marRight w:val="0"/>
      <w:marTop w:val="0"/>
      <w:marBottom w:val="0"/>
      <w:divBdr>
        <w:top w:val="none" w:sz="0" w:space="0" w:color="auto"/>
        <w:left w:val="none" w:sz="0" w:space="0" w:color="auto"/>
        <w:bottom w:val="none" w:sz="0" w:space="0" w:color="auto"/>
        <w:right w:val="none" w:sz="0" w:space="0" w:color="auto"/>
      </w:divBdr>
    </w:div>
    <w:div w:id="564144226">
      <w:bodyDiv w:val="1"/>
      <w:marLeft w:val="0"/>
      <w:marRight w:val="0"/>
      <w:marTop w:val="0"/>
      <w:marBottom w:val="0"/>
      <w:divBdr>
        <w:top w:val="none" w:sz="0" w:space="0" w:color="auto"/>
        <w:left w:val="none" w:sz="0" w:space="0" w:color="auto"/>
        <w:bottom w:val="none" w:sz="0" w:space="0" w:color="auto"/>
        <w:right w:val="none" w:sz="0" w:space="0" w:color="auto"/>
      </w:divBdr>
    </w:div>
    <w:div w:id="661935865">
      <w:bodyDiv w:val="1"/>
      <w:marLeft w:val="0"/>
      <w:marRight w:val="0"/>
      <w:marTop w:val="0"/>
      <w:marBottom w:val="0"/>
      <w:divBdr>
        <w:top w:val="none" w:sz="0" w:space="0" w:color="auto"/>
        <w:left w:val="none" w:sz="0" w:space="0" w:color="auto"/>
        <w:bottom w:val="none" w:sz="0" w:space="0" w:color="auto"/>
        <w:right w:val="none" w:sz="0" w:space="0" w:color="auto"/>
      </w:divBdr>
    </w:div>
    <w:div w:id="693312856">
      <w:bodyDiv w:val="1"/>
      <w:marLeft w:val="0"/>
      <w:marRight w:val="0"/>
      <w:marTop w:val="0"/>
      <w:marBottom w:val="0"/>
      <w:divBdr>
        <w:top w:val="none" w:sz="0" w:space="0" w:color="auto"/>
        <w:left w:val="none" w:sz="0" w:space="0" w:color="auto"/>
        <w:bottom w:val="none" w:sz="0" w:space="0" w:color="auto"/>
        <w:right w:val="none" w:sz="0" w:space="0" w:color="auto"/>
      </w:divBdr>
    </w:div>
    <w:div w:id="726077061">
      <w:bodyDiv w:val="1"/>
      <w:marLeft w:val="0"/>
      <w:marRight w:val="0"/>
      <w:marTop w:val="0"/>
      <w:marBottom w:val="0"/>
      <w:divBdr>
        <w:top w:val="none" w:sz="0" w:space="0" w:color="auto"/>
        <w:left w:val="none" w:sz="0" w:space="0" w:color="auto"/>
        <w:bottom w:val="none" w:sz="0" w:space="0" w:color="auto"/>
        <w:right w:val="none" w:sz="0" w:space="0" w:color="auto"/>
      </w:divBdr>
    </w:div>
    <w:div w:id="853953572">
      <w:bodyDiv w:val="1"/>
      <w:marLeft w:val="0"/>
      <w:marRight w:val="0"/>
      <w:marTop w:val="0"/>
      <w:marBottom w:val="0"/>
      <w:divBdr>
        <w:top w:val="none" w:sz="0" w:space="0" w:color="auto"/>
        <w:left w:val="none" w:sz="0" w:space="0" w:color="auto"/>
        <w:bottom w:val="none" w:sz="0" w:space="0" w:color="auto"/>
        <w:right w:val="none" w:sz="0" w:space="0" w:color="auto"/>
      </w:divBdr>
    </w:div>
    <w:div w:id="873544688">
      <w:bodyDiv w:val="1"/>
      <w:marLeft w:val="0"/>
      <w:marRight w:val="0"/>
      <w:marTop w:val="0"/>
      <w:marBottom w:val="0"/>
      <w:divBdr>
        <w:top w:val="none" w:sz="0" w:space="0" w:color="auto"/>
        <w:left w:val="none" w:sz="0" w:space="0" w:color="auto"/>
        <w:bottom w:val="none" w:sz="0" w:space="0" w:color="auto"/>
        <w:right w:val="none" w:sz="0" w:space="0" w:color="auto"/>
      </w:divBdr>
    </w:div>
    <w:div w:id="949824659">
      <w:bodyDiv w:val="1"/>
      <w:marLeft w:val="0"/>
      <w:marRight w:val="0"/>
      <w:marTop w:val="0"/>
      <w:marBottom w:val="0"/>
      <w:divBdr>
        <w:top w:val="none" w:sz="0" w:space="0" w:color="auto"/>
        <w:left w:val="none" w:sz="0" w:space="0" w:color="auto"/>
        <w:bottom w:val="none" w:sz="0" w:space="0" w:color="auto"/>
        <w:right w:val="none" w:sz="0" w:space="0" w:color="auto"/>
      </w:divBdr>
    </w:div>
    <w:div w:id="1045527187">
      <w:bodyDiv w:val="1"/>
      <w:marLeft w:val="0"/>
      <w:marRight w:val="0"/>
      <w:marTop w:val="0"/>
      <w:marBottom w:val="0"/>
      <w:divBdr>
        <w:top w:val="none" w:sz="0" w:space="0" w:color="auto"/>
        <w:left w:val="none" w:sz="0" w:space="0" w:color="auto"/>
        <w:bottom w:val="none" w:sz="0" w:space="0" w:color="auto"/>
        <w:right w:val="none" w:sz="0" w:space="0" w:color="auto"/>
      </w:divBdr>
    </w:div>
    <w:div w:id="1193689538">
      <w:bodyDiv w:val="1"/>
      <w:marLeft w:val="0"/>
      <w:marRight w:val="0"/>
      <w:marTop w:val="0"/>
      <w:marBottom w:val="0"/>
      <w:divBdr>
        <w:top w:val="none" w:sz="0" w:space="0" w:color="auto"/>
        <w:left w:val="none" w:sz="0" w:space="0" w:color="auto"/>
        <w:bottom w:val="none" w:sz="0" w:space="0" w:color="auto"/>
        <w:right w:val="none" w:sz="0" w:space="0" w:color="auto"/>
      </w:divBdr>
    </w:div>
    <w:div w:id="1195970136">
      <w:bodyDiv w:val="1"/>
      <w:marLeft w:val="0"/>
      <w:marRight w:val="0"/>
      <w:marTop w:val="0"/>
      <w:marBottom w:val="0"/>
      <w:divBdr>
        <w:top w:val="none" w:sz="0" w:space="0" w:color="auto"/>
        <w:left w:val="none" w:sz="0" w:space="0" w:color="auto"/>
        <w:bottom w:val="none" w:sz="0" w:space="0" w:color="auto"/>
        <w:right w:val="none" w:sz="0" w:space="0" w:color="auto"/>
      </w:divBdr>
    </w:div>
    <w:div w:id="1358459802">
      <w:bodyDiv w:val="1"/>
      <w:marLeft w:val="0"/>
      <w:marRight w:val="0"/>
      <w:marTop w:val="0"/>
      <w:marBottom w:val="0"/>
      <w:divBdr>
        <w:top w:val="none" w:sz="0" w:space="0" w:color="auto"/>
        <w:left w:val="none" w:sz="0" w:space="0" w:color="auto"/>
        <w:bottom w:val="none" w:sz="0" w:space="0" w:color="auto"/>
        <w:right w:val="none" w:sz="0" w:space="0" w:color="auto"/>
      </w:divBdr>
    </w:div>
    <w:div w:id="1401487834">
      <w:bodyDiv w:val="1"/>
      <w:marLeft w:val="0"/>
      <w:marRight w:val="0"/>
      <w:marTop w:val="0"/>
      <w:marBottom w:val="0"/>
      <w:divBdr>
        <w:top w:val="none" w:sz="0" w:space="0" w:color="auto"/>
        <w:left w:val="none" w:sz="0" w:space="0" w:color="auto"/>
        <w:bottom w:val="none" w:sz="0" w:space="0" w:color="auto"/>
        <w:right w:val="none" w:sz="0" w:space="0" w:color="auto"/>
      </w:divBdr>
    </w:div>
    <w:div w:id="1422412782">
      <w:bodyDiv w:val="1"/>
      <w:marLeft w:val="0"/>
      <w:marRight w:val="0"/>
      <w:marTop w:val="0"/>
      <w:marBottom w:val="0"/>
      <w:divBdr>
        <w:top w:val="none" w:sz="0" w:space="0" w:color="auto"/>
        <w:left w:val="none" w:sz="0" w:space="0" w:color="auto"/>
        <w:bottom w:val="none" w:sz="0" w:space="0" w:color="auto"/>
        <w:right w:val="none" w:sz="0" w:space="0" w:color="auto"/>
      </w:divBdr>
    </w:div>
    <w:div w:id="1440102019">
      <w:bodyDiv w:val="1"/>
      <w:marLeft w:val="0"/>
      <w:marRight w:val="0"/>
      <w:marTop w:val="0"/>
      <w:marBottom w:val="0"/>
      <w:divBdr>
        <w:top w:val="none" w:sz="0" w:space="0" w:color="auto"/>
        <w:left w:val="none" w:sz="0" w:space="0" w:color="auto"/>
        <w:bottom w:val="none" w:sz="0" w:space="0" w:color="auto"/>
        <w:right w:val="none" w:sz="0" w:space="0" w:color="auto"/>
      </w:divBdr>
    </w:div>
    <w:div w:id="1559172642">
      <w:bodyDiv w:val="1"/>
      <w:marLeft w:val="0"/>
      <w:marRight w:val="0"/>
      <w:marTop w:val="0"/>
      <w:marBottom w:val="0"/>
      <w:divBdr>
        <w:top w:val="none" w:sz="0" w:space="0" w:color="auto"/>
        <w:left w:val="none" w:sz="0" w:space="0" w:color="auto"/>
        <w:bottom w:val="none" w:sz="0" w:space="0" w:color="auto"/>
        <w:right w:val="none" w:sz="0" w:space="0" w:color="auto"/>
      </w:divBdr>
    </w:div>
    <w:div w:id="2013678664">
      <w:bodyDiv w:val="1"/>
      <w:marLeft w:val="0"/>
      <w:marRight w:val="0"/>
      <w:marTop w:val="0"/>
      <w:marBottom w:val="0"/>
      <w:divBdr>
        <w:top w:val="none" w:sz="0" w:space="0" w:color="auto"/>
        <w:left w:val="none" w:sz="0" w:space="0" w:color="auto"/>
        <w:bottom w:val="none" w:sz="0" w:space="0" w:color="auto"/>
        <w:right w:val="none" w:sz="0" w:space="0" w:color="auto"/>
      </w:divBdr>
    </w:div>
    <w:div w:id="20463224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4.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0CFDA3E-BEA9-4D09-AE9E-D4E2DCD8029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006</TotalTime>
  <Pages>25</Pages>
  <Words>7472</Words>
  <Characters>42594</Characters>
  <Application>Microsoft Office Word</Application>
  <DocSecurity>0</DocSecurity>
  <Lines>354</Lines>
  <Paragraphs>99</Paragraphs>
  <ScaleCrop>false</ScaleCrop>
  <HeadingPairs>
    <vt:vector size="2" baseType="variant">
      <vt:variant>
        <vt:lpstr>Title</vt:lpstr>
      </vt:variant>
      <vt:variant>
        <vt:i4>1</vt:i4>
      </vt:variant>
    </vt:vector>
  </HeadingPairs>
  <TitlesOfParts>
    <vt:vector size="1" baseType="lpstr">
      <vt:lpstr>DRAFT BUKU LAPORAN</vt:lpstr>
    </vt:vector>
  </TitlesOfParts>
  <Company>If</Company>
  <LinksUpToDate>false</LinksUpToDate>
  <CharactersWithSpaces>499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RAFT BUKU LAPORAN</dc:title>
  <dc:subject/>
  <dc:creator>Shaggy</dc:creator>
  <cp:keywords/>
  <cp:lastModifiedBy>Makmur</cp:lastModifiedBy>
  <cp:revision>43</cp:revision>
  <cp:lastPrinted>2020-08-19T14:48:00Z</cp:lastPrinted>
  <dcterms:created xsi:type="dcterms:W3CDTF">2020-03-01T15:59:00Z</dcterms:created>
  <dcterms:modified xsi:type="dcterms:W3CDTF">2020-12-22T12: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4cdc922-cfdd-32e9-ab13-3050d034381e</vt:lpwstr>
  </property>
  <property fmtid="{D5CDD505-2E9C-101B-9397-08002B2CF9AE}" pid="24" name="Mendeley Citation Style_1">
    <vt:lpwstr>http://www.zotero.org/styles/apa</vt:lpwstr>
  </property>
</Properties>
</file>